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F5467" w14:textId="77777777" w:rsidR="008B6AFD" w:rsidRDefault="008B6AFD" w:rsidP="008B6AFD">
      <w:pPr>
        <w:spacing w:line="360" w:lineRule="auto"/>
        <w:rPr>
          <w:rFonts w:ascii="Times New Roman" w:hAnsi="Times New Roman" w:cs="Times New Roman"/>
        </w:rPr>
      </w:pPr>
      <w:r>
        <w:rPr>
          <w:rFonts w:ascii="Times New Roman" w:hAnsi="Times New Roman" w:cs="Times New Roman"/>
        </w:rPr>
        <w:t>Supporting Information for</w:t>
      </w:r>
    </w:p>
    <w:p w14:paraId="1AD386B5" w14:textId="21C6134E" w:rsidR="008B6AFD" w:rsidRPr="00921F66" w:rsidRDefault="008B6AFD" w:rsidP="008B6AFD">
      <w:pPr>
        <w:spacing w:line="360" w:lineRule="auto"/>
        <w:rPr>
          <w:rFonts w:ascii="Times New Roman" w:hAnsi="Times New Roman" w:cs="Times New Roman"/>
          <w:b/>
          <w:bCs/>
        </w:rPr>
      </w:pPr>
      <w:r w:rsidRPr="00921F66">
        <w:rPr>
          <w:rFonts w:ascii="Times New Roman" w:hAnsi="Times New Roman" w:cs="Times New Roman"/>
          <w:b/>
          <w:bCs/>
        </w:rPr>
        <w:t xml:space="preserve">Reply to </w:t>
      </w:r>
      <w:proofErr w:type="spellStart"/>
      <w:r w:rsidRPr="00921F66">
        <w:rPr>
          <w:rFonts w:ascii="Times New Roman" w:hAnsi="Times New Roman" w:cs="Times New Roman"/>
          <w:b/>
          <w:bCs/>
        </w:rPr>
        <w:t>Koplenig</w:t>
      </w:r>
      <w:proofErr w:type="spellEnd"/>
      <w:r w:rsidRPr="00921F66">
        <w:rPr>
          <w:rFonts w:ascii="Times New Roman" w:hAnsi="Times New Roman" w:cs="Times New Roman"/>
          <w:b/>
          <w:bCs/>
        </w:rPr>
        <w:t xml:space="preserve"> &amp; Wolfer: Global language analyses must properly account for relationships and location</w:t>
      </w:r>
    </w:p>
    <w:p w14:paraId="4F522D2D" w14:textId="00B5CEAF" w:rsidR="008B6AFD" w:rsidRDefault="008B6AFD" w:rsidP="00E8386D">
      <w:pPr>
        <w:rPr>
          <w:rFonts w:ascii="Times New Roman" w:hAnsi="Times New Roman" w:cs="Times New Roman"/>
        </w:rPr>
      </w:pPr>
    </w:p>
    <w:p w14:paraId="59C6CC31" w14:textId="4AC9E5A6" w:rsidR="008B6AFD" w:rsidRDefault="008B6AFD" w:rsidP="00E8386D">
      <w:pPr>
        <w:rPr>
          <w:rFonts w:ascii="Times New Roman" w:hAnsi="Times New Roman" w:cs="Times New Roman"/>
          <w:vertAlign w:val="superscript"/>
          <w:lang w:val="en-GB"/>
        </w:rPr>
      </w:pPr>
      <w:r w:rsidRPr="00921F66">
        <w:rPr>
          <w:rFonts w:ascii="Times New Roman" w:hAnsi="Times New Roman" w:cs="Times New Roman"/>
          <w:lang w:val="en-GB"/>
        </w:rPr>
        <w:t>Xia Hua, Lindell Bromham</w:t>
      </w:r>
    </w:p>
    <w:p w14:paraId="3E7BEED1" w14:textId="77777777" w:rsidR="008B6AFD" w:rsidRDefault="008B6AFD" w:rsidP="00E8386D">
      <w:pPr>
        <w:rPr>
          <w:rFonts w:ascii="Times New Roman" w:hAnsi="Times New Roman" w:cs="Times New Roman"/>
        </w:rPr>
      </w:pPr>
    </w:p>
    <w:p w14:paraId="26CFC292" w14:textId="2A2CD66E" w:rsidR="008B6AFD" w:rsidRDefault="008B6AFD" w:rsidP="00E8386D">
      <w:pPr>
        <w:rPr>
          <w:rFonts w:ascii="Times New Roman" w:hAnsi="Times New Roman" w:cs="Times New Roman"/>
        </w:rPr>
      </w:pPr>
      <w:r w:rsidRPr="00921F66">
        <w:rPr>
          <w:rFonts w:ascii="Times New Roman" w:hAnsi="Times New Roman" w:cs="Times New Roman"/>
        </w:rPr>
        <w:t xml:space="preserve">Table </w:t>
      </w:r>
      <w:r>
        <w:rPr>
          <w:rFonts w:ascii="Times New Roman" w:hAnsi="Times New Roman" w:cs="Times New Roman"/>
        </w:rPr>
        <w:t>S1</w:t>
      </w:r>
      <w:r w:rsidRPr="00921F66">
        <w:rPr>
          <w:rFonts w:ascii="Times New Roman" w:hAnsi="Times New Roman" w:cs="Times New Roman"/>
        </w:rPr>
        <w:t>. Test for residual autocorrelation before and after including the selected eigenvector.</w:t>
      </w:r>
    </w:p>
    <w:p w14:paraId="152AFBAD" w14:textId="2D05DACA" w:rsidR="008B6AFD" w:rsidRDefault="008B6AFD" w:rsidP="00E8386D">
      <w:pPr>
        <w:rPr>
          <w:rFonts w:ascii="Times New Roman" w:hAnsi="Times New Roman" w:cs="Times New Roman"/>
        </w:rPr>
      </w:pPr>
    </w:p>
    <w:p w14:paraId="54A74109" w14:textId="335D8EFC" w:rsidR="008B6AFD" w:rsidRDefault="008B6AFD" w:rsidP="00E8386D">
      <w:pPr>
        <w:rPr>
          <w:rFonts w:ascii="Times New Roman" w:hAnsi="Times New Roman" w:cs="Times New Roman"/>
        </w:rPr>
      </w:pPr>
      <w:r w:rsidRPr="00921F66">
        <w:rPr>
          <w:rFonts w:ascii="Times New Roman" w:hAnsi="Times New Roman" w:cs="Times New Roman"/>
        </w:rPr>
        <w:t xml:space="preserve">Table </w:t>
      </w:r>
      <w:r>
        <w:rPr>
          <w:rFonts w:ascii="Times New Roman" w:hAnsi="Times New Roman" w:cs="Times New Roman"/>
        </w:rPr>
        <w:t>S2</w:t>
      </w:r>
      <w:r w:rsidRPr="00921F66">
        <w:rPr>
          <w:rFonts w:ascii="Times New Roman" w:hAnsi="Times New Roman" w:cs="Times New Roman"/>
        </w:rPr>
        <w:t>. Coefficients and standard errors of the first 5 selected eigenvectors.</w:t>
      </w:r>
    </w:p>
    <w:p w14:paraId="7F480F3E" w14:textId="77777777" w:rsidR="008B6AFD" w:rsidRDefault="008B6AFD" w:rsidP="00E8386D">
      <w:pPr>
        <w:rPr>
          <w:rFonts w:ascii="Times New Roman" w:hAnsi="Times New Roman" w:cs="Times New Roman"/>
        </w:rPr>
      </w:pPr>
    </w:p>
    <w:p w14:paraId="560086B1" w14:textId="77777777" w:rsidR="008B6AFD" w:rsidRDefault="008B6AFD">
      <w:pPr>
        <w:rPr>
          <w:rFonts w:ascii="Times New Roman" w:hAnsi="Times New Roman" w:cs="Times New Roman"/>
        </w:rPr>
      </w:pPr>
      <w:r>
        <w:rPr>
          <w:rFonts w:ascii="Times New Roman" w:hAnsi="Times New Roman" w:cs="Times New Roman"/>
        </w:rPr>
        <w:br w:type="page"/>
      </w:r>
    </w:p>
    <w:p w14:paraId="0624F54C" w14:textId="27432573" w:rsidR="00E8386D" w:rsidRPr="00921F66" w:rsidRDefault="00E8386D" w:rsidP="00E8386D">
      <w:pPr>
        <w:rPr>
          <w:rFonts w:ascii="Times New Roman" w:hAnsi="Times New Roman" w:cs="Times New Roman"/>
        </w:rPr>
      </w:pPr>
      <w:r w:rsidRPr="00921F66">
        <w:rPr>
          <w:rFonts w:ascii="Times New Roman" w:hAnsi="Times New Roman" w:cs="Times New Roman"/>
        </w:rPr>
        <w:lastRenderedPageBreak/>
        <w:t xml:space="preserve">Table </w:t>
      </w:r>
      <w:r w:rsidR="008B6AFD">
        <w:rPr>
          <w:rFonts w:ascii="Times New Roman" w:hAnsi="Times New Roman" w:cs="Times New Roman"/>
        </w:rPr>
        <w:t>S1</w:t>
      </w:r>
      <w:r w:rsidRPr="00921F66">
        <w:rPr>
          <w:rFonts w:ascii="Times New Roman" w:hAnsi="Times New Roman" w:cs="Times New Roman"/>
        </w:rPr>
        <w:t xml:space="preserve">. Test for residual autocorrelation before and after including the selected eigenvector. P-value is included in the parenthesis after the Moran’s coefficient. Cliff and Ord’s formula is used in </w:t>
      </w:r>
      <w:proofErr w:type="spellStart"/>
      <w:r w:rsidRPr="00921F66">
        <w:rPr>
          <w:rFonts w:ascii="Times New Roman" w:hAnsi="Times New Roman" w:cs="Times New Roman"/>
          <w:color w:val="000000"/>
          <w:lang w:val="en-GB"/>
        </w:rPr>
        <w:t>spfilteR</w:t>
      </w:r>
      <w:proofErr w:type="spellEnd"/>
      <w:r w:rsidRPr="00921F66">
        <w:rPr>
          <w:rFonts w:ascii="Times New Roman" w:hAnsi="Times New Roman" w:cs="Times New Roman"/>
          <w:color w:val="000000"/>
          <w:lang w:val="en-GB"/>
        </w:rPr>
        <w:t xml:space="preserve"> </w:t>
      </w:r>
      <w:r w:rsidRPr="00921F66">
        <w:rPr>
          <w:rFonts w:ascii="Times New Roman" w:hAnsi="Times New Roman" w:cs="Times New Roman"/>
          <w:color w:val="000000"/>
          <w:lang w:val="en-GB"/>
        </w:rPr>
        <w:fldChar w:fldCharType="begin"/>
      </w:r>
      <w:r>
        <w:rPr>
          <w:rFonts w:ascii="Times New Roman" w:hAnsi="Times New Roman" w:cs="Times New Roman"/>
          <w:color w:val="000000"/>
          <w:lang w:val="en-GB"/>
        </w:rPr>
        <w:instrText xml:space="preserve"> ADDIN EN.CITE &lt;EndNote&gt;&lt;Cite&gt;&lt;Author&gt;Juhl&lt;/Author&gt;&lt;Year&gt;2021&lt;/Year&gt;&lt;RecNum&gt;11&lt;/RecNum&gt;&lt;DisplayText&gt;(8)&lt;/DisplayText&gt;&lt;record&gt;&lt;rec-number&gt;11&lt;/rec-number&gt;&lt;foreign-keys&gt;&lt;key app="EN" db-id="5x02fa2vlap0xue9dzopp5vizea0wrdadwp5" timestamp="1754970864"&gt;11&lt;/key&gt;&lt;/foreign-keys&gt;&lt;ref-type name="Journal Article"&gt;17&lt;/ref-type&gt;&lt;contributors&gt;&lt;authors&gt;&lt;author&gt;Juhl, S. &lt;/author&gt;&lt;/authors&gt;&lt;/contributors&gt;&lt;titles&gt;&lt;title&gt;spfilteR: An R Package for Semiparametric Spatial Filtering with Eigenvectors in (Generalized) Linear Models&lt;/title&gt;&lt;secondary-title&gt;The R Journal&lt;/secondary-title&gt;&lt;/titles&gt;&lt;periodical&gt;&lt;full-title&gt;The R Journal&lt;/full-title&gt;&lt;/periodical&gt;&lt;pages&gt;450-459&lt;/pages&gt;&lt;volume&gt;13&lt;/volume&gt;&lt;number&gt;2&lt;/number&gt;&lt;dates&gt;&lt;year&gt;2021&lt;/year&gt;&lt;/dates&gt;&lt;urls&gt;&lt;/urls&gt;&lt;/record&gt;&lt;/Cite&gt;&lt;/EndNote&gt;</w:instrText>
      </w:r>
      <w:r w:rsidRPr="00921F66">
        <w:rPr>
          <w:rFonts w:ascii="Times New Roman" w:hAnsi="Times New Roman" w:cs="Times New Roman"/>
          <w:color w:val="000000"/>
          <w:lang w:val="en-GB"/>
        </w:rPr>
        <w:fldChar w:fldCharType="separate"/>
      </w:r>
      <w:r>
        <w:rPr>
          <w:rFonts w:ascii="Times New Roman" w:hAnsi="Times New Roman" w:cs="Times New Roman"/>
          <w:noProof/>
          <w:color w:val="000000"/>
          <w:lang w:val="en-GB"/>
        </w:rPr>
        <w:t>(8)</w:t>
      </w:r>
      <w:r w:rsidRPr="00921F66">
        <w:rPr>
          <w:rFonts w:ascii="Times New Roman" w:hAnsi="Times New Roman" w:cs="Times New Roman"/>
          <w:color w:val="000000"/>
          <w:lang w:val="en-GB"/>
        </w:rPr>
        <w:fldChar w:fldCharType="end"/>
      </w:r>
      <w:r w:rsidRPr="00921F66">
        <w:rPr>
          <w:rFonts w:ascii="Times New Roman" w:hAnsi="Times New Roman" w:cs="Times New Roman"/>
          <w:color w:val="000000"/>
          <w:lang w:val="en-GB"/>
        </w:rPr>
        <w:t xml:space="preserve"> and </w:t>
      </w:r>
      <w:r w:rsidRPr="00921F66">
        <w:rPr>
          <w:rFonts w:ascii="Times New Roman" w:hAnsi="Times New Roman" w:cs="Times New Roman"/>
        </w:rPr>
        <w:t xml:space="preserve">described in </w:t>
      </w:r>
      <w:r w:rsidRPr="00921F66">
        <w:rPr>
          <w:rFonts w:ascii="Times New Roman" w:hAnsi="Times New Roman" w:cs="Times New Roman"/>
        </w:rPr>
        <w:fldChar w:fldCharType="begin"/>
      </w:r>
      <w:r>
        <w:rPr>
          <w:rFonts w:ascii="Times New Roman" w:hAnsi="Times New Roman" w:cs="Times New Roman"/>
        </w:rPr>
        <w:instrText xml:space="preserve"> ADDIN EN.CITE &lt;EndNote&gt;&lt;Cite&gt;&lt;Author&gt;Cliff&lt;/Author&gt;&lt;Year&gt;1981&lt;/Year&gt;&lt;RecNum&gt;6&lt;/RecNum&gt;&lt;DisplayText&gt;(11)&lt;/DisplayText&gt;&lt;record&gt;&lt;rec-number&gt;6&lt;/rec-number&gt;&lt;foreign-keys&gt;&lt;key app="EN" db-id="5x02fa2vlap0xue9dzopp5vizea0wrdadwp5" timestamp="1754966241"&gt;6&lt;/key&gt;&lt;/foreign-keys&gt;&lt;ref-type name="Book"&gt;6&lt;/ref-type&gt;&lt;contributors&gt;&lt;authors&gt;&lt;author&gt;Cliff, A.&lt;/author&gt;&lt;author&gt;Ord, J.&lt;/author&gt;&lt;/authors&gt;&lt;/contributors&gt;&lt;titles&gt;&lt;title&gt;Spatial Processes, Models and Applications &lt;/title&gt;&lt;/titles&gt;&lt;dates&gt;&lt;year&gt;1981&lt;/year&gt;&lt;/dates&gt;&lt;pub-location&gt;London&lt;/pub-location&gt;&lt;publisher&gt;Pion&lt;/publisher&gt;&lt;urls&gt;&lt;/urls&gt;&lt;/record&gt;&lt;/Cite&gt;&lt;/EndNote&gt;</w:instrText>
      </w:r>
      <w:r w:rsidRPr="00921F66">
        <w:rPr>
          <w:rFonts w:ascii="Times New Roman" w:hAnsi="Times New Roman" w:cs="Times New Roman"/>
        </w:rPr>
        <w:fldChar w:fldCharType="separate"/>
      </w:r>
      <w:r>
        <w:rPr>
          <w:rFonts w:ascii="Times New Roman" w:hAnsi="Times New Roman" w:cs="Times New Roman"/>
          <w:noProof/>
        </w:rPr>
        <w:t>(11)</w:t>
      </w:r>
      <w:r w:rsidRPr="00921F66">
        <w:rPr>
          <w:rFonts w:ascii="Times New Roman" w:hAnsi="Times New Roman" w:cs="Times New Roman"/>
        </w:rPr>
        <w:fldChar w:fldCharType="end"/>
      </w:r>
      <w:r w:rsidRPr="00921F66">
        <w:rPr>
          <w:rFonts w:ascii="Times New Roman" w:hAnsi="Times New Roman" w:cs="Times New Roman"/>
        </w:rPr>
        <w:t xml:space="preserve">. </w:t>
      </w:r>
    </w:p>
    <w:p w14:paraId="52E328B9" w14:textId="77777777" w:rsidR="00E8386D" w:rsidRPr="00921F66" w:rsidRDefault="00E8386D" w:rsidP="00E8386D">
      <w:pPr>
        <w:spacing w:line="360" w:lineRule="auto"/>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1537"/>
        <w:gridCol w:w="1082"/>
        <w:gridCol w:w="1473"/>
        <w:gridCol w:w="1082"/>
      </w:tblGrid>
      <w:tr w:rsidR="00E8386D" w:rsidRPr="00921F66" w14:paraId="026C92D6" w14:textId="77777777" w:rsidTr="0014576B">
        <w:tc>
          <w:tcPr>
            <w:tcW w:w="2819" w:type="dxa"/>
            <w:tcBorders>
              <w:bottom w:val="nil"/>
            </w:tcBorders>
          </w:tcPr>
          <w:p w14:paraId="6F9E0FF2" w14:textId="77777777" w:rsidR="00E8386D" w:rsidRPr="00921F66" w:rsidRDefault="00E8386D" w:rsidP="0014576B">
            <w:pPr>
              <w:spacing w:line="360" w:lineRule="auto"/>
              <w:rPr>
                <w:rFonts w:ascii="Times New Roman" w:hAnsi="Times New Roman" w:cs="Times New Roman"/>
              </w:rPr>
            </w:pPr>
          </w:p>
        </w:tc>
        <w:tc>
          <w:tcPr>
            <w:tcW w:w="2619" w:type="dxa"/>
            <w:gridSpan w:val="2"/>
            <w:tcBorders>
              <w:bottom w:val="nil"/>
            </w:tcBorders>
            <w:vAlign w:val="center"/>
          </w:tcPr>
          <w:p w14:paraId="1DD6A429" w14:textId="77777777" w:rsidR="00E8386D" w:rsidRPr="00921F66" w:rsidRDefault="00E8386D" w:rsidP="0014576B">
            <w:pPr>
              <w:spacing w:line="360" w:lineRule="auto"/>
              <w:jc w:val="center"/>
              <w:rPr>
                <w:rFonts w:ascii="Times New Roman" w:hAnsi="Times New Roman" w:cs="Times New Roman"/>
              </w:rPr>
            </w:pPr>
            <w:r w:rsidRPr="00921F66">
              <w:rPr>
                <w:rFonts w:ascii="Times New Roman" w:hAnsi="Times New Roman" w:cs="Times New Roman"/>
              </w:rPr>
              <w:t>Polysynthesis</w:t>
            </w:r>
          </w:p>
        </w:tc>
        <w:tc>
          <w:tcPr>
            <w:tcW w:w="2555" w:type="dxa"/>
            <w:gridSpan w:val="2"/>
            <w:tcBorders>
              <w:bottom w:val="nil"/>
            </w:tcBorders>
            <w:vAlign w:val="center"/>
          </w:tcPr>
          <w:p w14:paraId="4E648C70" w14:textId="77777777" w:rsidR="00E8386D" w:rsidRPr="00921F66" w:rsidRDefault="00E8386D" w:rsidP="0014576B">
            <w:pPr>
              <w:spacing w:line="360" w:lineRule="auto"/>
              <w:jc w:val="center"/>
              <w:rPr>
                <w:rFonts w:ascii="Times New Roman" w:hAnsi="Times New Roman" w:cs="Times New Roman"/>
              </w:rPr>
            </w:pPr>
            <w:r w:rsidRPr="00921F66">
              <w:rPr>
                <w:rFonts w:ascii="Times New Roman" w:hAnsi="Times New Roman" w:cs="Times New Roman"/>
              </w:rPr>
              <w:t>Extended</w:t>
            </w:r>
          </w:p>
        </w:tc>
      </w:tr>
      <w:tr w:rsidR="00E8386D" w:rsidRPr="00921F66" w14:paraId="1ED7AB8A" w14:textId="77777777" w:rsidTr="0014576B">
        <w:tc>
          <w:tcPr>
            <w:tcW w:w="2819" w:type="dxa"/>
            <w:tcBorders>
              <w:top w:val="nil"/>
              <w:bottom w:val="single" w:sz="4" w:space="0" w:color="auto"/>
            </w:tcBorders>
          </w:tcPr>
          <w:p w14:paraId="1A49CFAC" w14:textId="77777777" w:rsidR="00E8386D" w:rsidRPr="00921F66" w:rsidRDefault="00E8386D" w:rsidP="0014576B">
            <w:pPr>
              <w:spacing w:line="360" w:lineRule="auto"/>
              <w:rPr>
                <w:rFonts w:ascii="Times New Roman" w:hAnsi="Times New Roman" w:cs="Times New Roman"/>
              </w:rPr>
            </w:pPr>
          </w:p>
        </w:tc>
        <w:tc>
          <w:tcPr>
            <w:tcW w:w="1537" w:type="dxa"/>
            <w:tcBorders>
              <w:top w:val="nil"/>
              <w:bottom w:val="single" w:sz="4" w:space="0" w:color="auto"/>
            </w:tcBorders>
          </w:tcPr>
          <w:p w14:paraId="1CB0A83F" w14:textId="77777777" w:rsidR="00E8386D" w:rsidRPr="00921F66" w:rsidRDefault="00E8386D" w:rsidP="0014576B">
            <w:pPr>
              <w:spacing w:line="360" w:lineRule="auto"/>
              <w:rPr>
                <w:rFonts w:ascii="Times New Roman" w:hAnsi="Times New Roman" w:cs="Times New Roman"/>
              </w:rPr>
            </w:pPr>
            <w:r w:rsidRPr="00921F66">
              <w:rPr>
                <w:rFonts w:ascii="Times New Roman" w:hAnsi="Times New Roman" w:cs="Times New Roman"/>
              </w:rPr>
              <w:t xml:space="preserve">Before </w:t>
            </w:r>
          </w:p>
        </w:tc>
        <w:tc>
          <w:tcPr>
            <w:tcW w:w="1082" w:type="dxa"/>
            <w:tcBorders>
              <w:top w:val="nil"/>
              <w:bottom w:val="single" w:sz="4" w:space="0" w:color="auto"/>
            </w:tcBorders>
          </w:tcPr>
          <w:p w14:paraId="40332A31" w14:textId="77777777" w:rsidR="00E8386D" w:rsidRPr="00921F66" w:rsidRDefault="00E8386D" w:rsidP="0014576B">
            <w:pPr>
              <w:spacing w:line="360" w:lineRule="auto"/>
              <w:rPr>
                <w:rFonts w:ascii="Times New Roman" w:hAnsi="Times New Roman" w:cs="Times New Roman"/>
              </w:rPr>
            </w:pPr>
            <w:r w:rsidRPr="00921F66">
              <w:rPr>
                <w:rFonts w:ascii="Times New Roman" w:hAnsi="Times New Roman" w:cs="Times New Roman"/>
              </w:rPr>
              <w:t>After</w:t>
            </w:r>
          </w:p>
        </w:tc>
        <w:tc>
          <w:tcPr>
            <w:tcW w:w="1473" w:type="dxa"/>
            <w:tcBorders>
              <w:top w:val="nil"/>
              <w:bottom w:val="single" w:sz="4" w:space="0" w:color="auto"/>
            </w:tcBorders>
          </w:tcPr>
          <w:p w14:paraId="05E66136" w14:textId="77777777" w:rsidR="00E8386D" w:rsidRPr="00921F66" w:rsidRDefault="00E8386D" w:rsidP="0014576B">
            <w:pPr>
              <w:spacing w:line="360" w:lineRule="auto"/>
              <w:rPr>
                <w:rFonts w:ascii="Times New Roman" w:hAnsi="Times New Roman" w:cs="Times New Roman"/>
              </w:rPr>
            </w:pPr>
            <w:r w:rsidRPr="00921F66">
              <w:rPr>
                <w:rFonts w:ascii="Times New Roman" w:hAnsi="Times New Roman" w:cs="Times New Roman"/>
              </w:rPr>
              <w:t>Before</w:t>
            </w:r>
          </w:p>
        </w:tc>
        <w:tc>
          <w:tcPr>
            <w:tcW w:w="1082" w:type="dxa"/>
            <w:tcBorders>
              <w:top w:val="nil"/>
              <w:bottom w:val="single" w:sz="4" w:space="0" w:color="auto"/>
              <w:right w:val="nil"/>
            </w:tcBorders>
          </w:tcPr>
          <w:p w14:paraId="722C0C10" w14:textId="77777777" w:rsidR="00E8386D" w:rsidRPr="00921F66" w:rsidRDefault="00E8386D" w:rsidP="0014576B">
            <w:pPr>
              <w:spacing w:line="360" w:lineRule="auto"/>
              <w:rPr>
                <w:rFonts w:ascii="Times New Roman" w:hAnsi="Times New Roman" w:cs="Times New Roman"/>
              </w:rPr>
            </w:pPr>
            <w:r w:rsidRPr="00921F66">
              <w:rPr>
                <w:rFonts w:ascii="Times New Roman" w:hAnsi="Times New Roman" w:cs="Times New Roman"/>
              </w:rPr>
              <w:t>After</w:t>
            </w:r>
          </w:p>
        </w:tc>
      </w:tr>
      <w:tr w:rsidR="00E8386D" w:rsidRPr="00921F66" w14:paraId="2341CC40" w14:textId="77777777" w:rsidTr="0014576B">
        <w:tc>
          <w:tcPr>
            <w:tcW w:w="2819" w:type="dxa"/>
            <w:tcBorders>
              <w:top w:val="single" w:sz="4" w:space="0" w:color="auto"/>
            </w:tcBorders>
          </w:tcPr>
          <w:p w14:paraId="52DC8BFF" w14:textId="77777777" w:rsidR="00E8386D" w:rsidRPr="00921F66" w:rsidRDefault="00E8386D" w:rsidP="0014576B">
            <w:pPr>
              <w:spacing w:line="360" w:lineRule="auto"/>
              <w:rPr>
                <w:rFonts w:ascii="Times New Roman" w:hAnsi="Times New Roman" w:cs="Times New Roman"/>
              </w:rPr>
            </w:pPr>
            <w:r w:rsidRPr="00921F66">
              <w:rPr>
                <w:rFonts w:ascii="Times New Roman" w:hAnsi="Times New Roman" w:cs="Times New Roman"/>
              </w:rPr>
              <w:t>General formula</w:t>
            </w:r>
          </w:p>
          <w:p w14:paraId="71F39EAF" w14:textId="77777777" w:rsidR="00E8386D" w:rsidRPr="00921F66" w:rsidRDefault="00E8386D" w:rsidP="0014576B">
            <w:pPr>
              <w:spacing w:line="360" w:lineRule="auto"/>
              <w:rPr>
                <w:rFonts w:ascii="Times New Roman" w:hAnsi="Times New Roman" w:cs="Times New Roman"/>
              </w:rPr>
            </w:pPr>
            <w:r w:rsidRPr="00921F66">
              <w:rPr>
                <w:rFonts w:ascii="Times New Roman" w:hAnsi="Times New Roman" w:cs="Times New Roman"/>
              </w:rPr>
              <w:t>with extension</w:t>
            </w:r>
          </w:p>
        </w:tc>
        <w:tc>
          <w:tcPr>
            <w:tcW w:w="1537" w:type="dxa"/>
            <w:tcBorders>
              <w:top w:val="single" w:sz="4" w:space="0" w:color="auto"/>
            </w:tcBorders>
          </w:tcPr>
          <w:p w14:paraId="2A1B92BE" w14:textId="77777777" w:rsidR="00E8386D" w:rsidRPr="00921F66" w:rsidRDefault="00E8386D" w:rsidP="0014576B">
            <w:pPr>
              <w:spacing w:line="360" w:lineRule="auto"/>
              <w:rPr>
                <w:rFonts w:ascii="Times New Roman" w:hAnsi="Times New Roman" w:cs="Times New Roman"/>
                <w:lang w:val="en-GB"/>
              </w:rPr>
            </w:pPr>
            <w:r w:rsidRPr="00921F66">
              <w:rPr>
                <w:rFonts w:ascii="Times New Roman" w:hAnsi="Times New Roman" w:cs="Times New Roman"/>
                <w:lang w:val="en-GB"/>
              </w:rPr>
              <w:t>30128.8</w:t>
            </w:r>
          </w:p>
          <w:p w14:paraId="7ED93D8A" w14:textId="77777777" w:rsidR="00E8386D" w:rsidRPr="00921F66" w:rsidRDefault="00E8386D" w:rsidP="0014576B">
            <w:pPr>
              <w:spacing w:line="360" w:lineRule="auto"/>
              <w:rPr>
                <w:rFonts w:ascii="Times New Roman" w:hAnsi="Times New Roman" w:cs="Times New Roman"/>
              </w:rPr>
            </w:pPr>
            <w:r w:rsidRPr="00921F66">
              <w:rPr>
                <w:rFonts w:ascii="Times New Roman" w:hAnsi="Times New Roman" w:cs="Times New Roman"/>
                <w:lang w:val="en-GB"/>
              </w:rPr>
              <w:t>(&lt;0.001)</w:t>
            </w:r>
          </w:p>
        </w:tc>
        <w:tc>
          <w:tcPr>
            <w:tcW w:w="1082" w:type="dxa"/>
            <w:tcBorders>
              <w:top w:val="single" w:sz="4" w:space="0" w:color="auto"/>
            </w:tcBorders>
          </w:tcPr>
          <w:p w14:paraId="6F1AD203" w14:textId="77777777" w:rsidR="00E8386D" w:rsidRPr="00921F66" w:rsidRDefault="00E8386D" w:rsidP="0014576B">
            <w:pPr>
              <w:spacing w:line="360" w:lineRule="auto"/>
              <w:rPr>
                <w:rFonts w:ascii="Times New Roman" w:hAnsi="Times New Roman" w:cs="Times New Roman"/>
                <w:lang w:val="en-GB"/>
              </w:rPr>
            </w:pPr>
            <w:r w:rsidRPr="00921F66">
              <w:rPr>
                <w:rFonts w:ascii="Times New Roman" w:hAnsi="Times New Roman" w:cs="Times New Roman"/>
                <w:lang w:val="en-GB"/>
              </w:rPr>
              <w:t>0.000</w:t>
            </w:r>
          </w:p>
          <w:p w14:paraId="72F7B918" w14:textId="77777777" w:rsidR="00E8386D" w:rsidRPr="00921F66" w:rsidRDefault="00E8386D" w:rsidP="0014576B">
            <w:pPr>
              <w:spacing w:line="360" w:lineRule="auto"/>
              <w:rPr>
                <w:rFonts w:ascii="Times New Roman" w:hAnsi="Times New Roman" w:cs="Times New Roman"/>
              </w:rPr>
            </w:pPr>
            <w:r w:rsidRPr="00921F66">
              <w:rPr>
                <w:rFonts w:ascii="Times New Roman" w:hAnsi="Times New Roman" w:cs="Times New Roman"/>
                <w:lang w:val="en-GB"/>
              </w:rPr>
              <w:t>(&gt;0.999)</w:t>
            </w:r>
          </w:p>
        </w:tc>
        <w:tc>
          <w:tcPr>
            <w:tcW w:w="1473" w:type="dxa"/>
            <w:tcBorders>
              <w:top w:val="single" w:sz="4" w:space="0" w:color="auto"/>
            </w:tcBorders>
          </w:tcPr>
          <w:p w14:paraId="2484BF3D" w14:textId="77777777" w:rsidR="00E8386D" w:rsidRPr="00921F66" w:rsidRDefault="00E8386D" w:rsidP="0014576B">
            <w:pPr>
              <w:spacing w:line="360" w:lineRule="auto"/>
              <w:rPr>
                <w:rFonts w:ascii="Times New Roman" w:hAnsi="Times New Roman" w:cs="Times New Roman"/>
              </w:rPr>
            </w:pPr>
            <w:r w:rsidRPr="00921F66">
              <w:rPr>
                <w:rFonts w:ascii="Times New Roman" w:hAnsi="Times New Roman" w:cs="Times New Roman"/>
              </w:rPr>
              <w:t>26303.03</w:t>
            </w:r>
          </w:p>
          <w:p w14:paraId="13A941D5" w14:textId="77777777" w:rsidR="00E8386D" w:rsidRPr="00921F66" w:rsidRDefault="00E8386D" w:rsidP="0014576B">
            <w:pPr>
              <w:spacing w:line="360" w:lineRule="auto"/>
              <w:rPr>
                <w:rFonts w:ascii="Times New Roman" w:hAnsi="Times New Roman" w:cs="Times New Roman"/>
              </w:rPr>
            </w:pPr>
            <w:r w:rsidRPr="00921F66">
              <w:rPr>
                <w:rFonts w:ascii="Times New Roman" w:hAnsi="Times New Roman" w:cs="Times New Roman"/>
                <w:lang w:val="en-GB"/>
              </w:rPr>
              <w:t>(&lt;0.001)</w:t>
            </w:r>
          </w:p>
        </w:tc>
        <w:tc>
          <w:tcPr>
            <w:tcW w:w="1082" w:type="dxa"/>
            <w:tcBorders>
              <w:top w:val="single" w:sz="4" w:space="0" w:color="auto"/>
            </w:tcBorders>
          </w:tcPr>
          <w:p w14:paraId="5F4F4478" w14:textId="77777777" w:rsidR="00E8386D" w:rsidRPr="00921F66" w:rsidRDefault="00E8386D" w:rsidP="0014576B">
            <w:pPr>
              <w:spacing w:line="360" w:lineRule="auto"/>
              <w:rPr>
                <w:rFonts w:ascii="Times New Roman" w:hAnsi="Times New Roman" w:cs="Times New Roman"/>
              </w:rPr>
            </w:pPr>
            <w:r w:rsidRPr="00921F66">
              <w:rPr>
                <w:rFonts w:ascii="Times New Roman" w:hAnsi="Times New Roman" w:cs="Times New Roman"/>
              </w:rPr>
              <w:t>0.000</w:t>
            </w:r>
          </w:p>
          <w:p w14:paraId="7F02A35B" w14:textId="77777777" w:rsidR="00E8386D" w:rsidRPr="00921F66" w:rsidRDefault="00E8386D" w:rsidP="0014576B">
            <w:pPr>
              <w:spacing w:line="360" w:lineRule="auto"/>
              <w:rPr>
                <w:rFonts w:ascii="Times New Roman" w:hAnsi="Times New Roman" w:cs="Times New Roman"/>
              </w:rPr>
            </w:pPr>
            <w:r w:rsidRPr="00921F66">
              <w:rPr>
                <w:rFonts w:ascii="Times New Roman" w:hAnsi="Times New Roman" w:cs="Times New Roman"/>
              </w:rPr>
              <w:t>(&gt;0.999)</w:t>
            </w:r>
          </w:p>
        </w:tc>
      </w:tr>
      <w:tr w:rsidR="00E8386D" w:rsidRPr="00921F66" w14:paraId="7F3E6BE7" w14:textId="77777777" w:rsidTr="0014576B">
        <w:tc>
          <w:tcPr>
            <w:tcW w:w="2819" w:type="dxa"/>
          </w:tcPr>
          <w:p w14:paraId="2E458632" w14:textId="77777777" w:rsidR="00E8386D" w:rsidRPr="00921F66" w:rsidRDefault="00E8386D" w:rsidP="0014576B">
            <w:pPr>
              <w:spacing w:line="360" w:lineRule="auto"/>
              <w:rPr>
                <w:rFonts w:ascii="Times New Roman" w:hAnsi="Times New Roman" w:cs="Times New Roman"/>
              </w:rPr>
            </w:pPr>
          </w:p>
        </w:tc>
        <w:tc>
          <w:tcPr>
            <w:tcW w:w="1537" w:type="dxa"/>
          </w:tcPr>
          <w:p w14:paraId="3C3A08ED" w14:textId="77777777" w:rsidR="00E8386D" w:rsidRPr="00921F66" w:rsidRDefault="00E8386D" w:rsidP="0014576B">
            <w:pPr>
              <w:spacing w:line="360" w:lineRule="auto"/>
              <w:rPr>
                <w:rFonts w:ascii="Times New Roman" w:hAnsi="Times New Roman" w:cs="Times New Roman"/>
              </w:rPr>
            </w:pPr>
          </w:p>
        </w:tc>
        <w:tc>
          <w:tcPr>
            <w:tcW w:w="1082" w:type="dxa"/>
          </w:tcPr>
          <w:p w14:paraId="197540FE" w14:textId="77777777" w:rsidR="00E8386D" w:rsidRPr="00921F66" w:rsidRDefault="00E8386D" w:rsidP="0014576B">
            <w:pPr>
              <w:spacing w:line="360" w:lineRule="auto"/>
              <w:rPr>
                <w:rFonts w:ascii="Times New Roman" w:hAnsi="Times New Roman" w:cs="Times New Roman"/>
                <w:bCs/>
                <w:color w:val="000000"/>
              </w:rPr>
            </w:pPr>
          </w:p>
        </w:tc>
        <w:tc>
          <w:tcPr>
            <w:tcW w:w="1473" w:type="dxa"/>
          </w:tcPr>
          <w:p w14:paraId="424B2265" w14:textId="77777777" w:rsidR="00E8386D" w:rsidRPr="00921F66" w:rsidRDefault="00E8386D" w:rsidP="0014576B">
            <w:pPr>
              <w:spacing w:line="360" w:lineRule="auto"/>
              <w:rPr>
                <w:rFonts w:ascii="Times New Roman" w:hAnsi="Times New Roman" w:cs="Times New Roman"/>
              </w:rPr>
            </w:pPr>
          </w:p>
        </w:tc>
        <w:tc>
          <w:tcPr>
            <w:tcW w:w="1082" w:type="dxa"/>
          </w:tcPr>
          <w:p w14:paraId="57735987" w14:textId="77777777" w:rsidR="00E8386D" w:rsidRPr="00921F66" w:rsidRDefault="00E8386D" w:rsidP="0014576B">
            <w:pPr>
              <w:spacing w:line="360" w:lineRule="auto"/>
              <w:rPr>
                <w:rFonts w:ascii="Times New Roman" w:hAnsi="Times New Roman" w:cs="Times New Roman"/>
                <w:bCs/>
                <w:color w:val="000000"/>
              </w:rPr>
            </w:pPr>
          </w:p>
        </w:tc>
      </w:tr>
      <w:tr w:rsidR="00E8386D" w:rsidRPr="00921F66" w14:paraId="64484196" w14:textId="77777777" w:rsidTr="0014576B">
        <w:tc>
          <w:tcPr>
            <w:tcW w:w="2819" w:type="dxa"/>
          </w:tcPr>
          <w:p w14:paraId="18BE7149" w14:textId="77777777" w:rsidR="00E8386D" w:rsidRPr="00921F66" w:rsidRDefault="00E8386D" w:rsidP="0014576B">
            <w:pPr>
              <w:spacing w:line="360" w:lineRule="auto"/>
              <w:rPr>
                <w:rFonts w:ascii="Times New Roman" w:hAnsi="Times New Roman" w:cs="Times New Roman"/>
              </w:rPr>
            </w:pPr>
            <w:r w:rsidRPr="00921F66">
              <w:rPr>
                <w:rFonts w:ascii="Times New Roman" w:hAnsi="Times New Roman" w:cs="Times New Roman"/>
              </w:rPr>
              <w:t>Cliff and Ord’s formula without extension</w:t>
            </w:r>
          </w:p>
        </w:tc>
        <w:tc>
          <w:tcPr>
            <w:tcW w:w="1537" w:type="dxa"/>
          </w:tcPr>
          <w:p w14:paraId="5D0CB471" w14:textId="77777777" w:rsidR="00E8386D" w:rsidRPr="00921F66" w:rsidRDefault="00E8386D" w:rsidP="0014576B">
            <w:pPr>
              <w:spacing w:line="360" w:lineRule="auto"/>
              <w:rPr>
                <w:rFonts w:ascii="Times New Roman" w:hAnsi="Times New Roman" w:cs="Times New Roman"/>
              </w:rPr>
            </w:pPr>
            <w:r w:rsidRPr="00921F66">
              <w:rPr>
                <w:rFonts w:ascii="Times New Roman" w:hAnsi="Times New Roman" w:cs="Times New Roman"/>
              </w:rPr>
              <w:t>36059.3</w:t>
            </w:r>
          </w:p>
          <w:p w14:paraId="4B73325C" w14:textId="77777777" w:rsidR="00E8386D" w:rsidRPr="00921F66" w:rsidRDefault="00E8386D" w:rsidP="0014576B">
            <w:pPr>
              <w:spacing w:line="360" w:lineRule="auto"/>
              <w:rPr>
                <w:rFonts w:ascii="Times New Roman" w:hAnsi="Times New Roman" w:cs="Times New Roman"/>
              </w:rPr>
            </w:pPr>
            <w:r w:rsidRPr="00921F66">
              <w:rPr>
                <w:rFonts w:ascii="Times New Roman" w:hAnsi="Times New Roman" w:cs="Times New Roman"/>
                <w:lang w:val="en-GB"/>
              </w:rPr>
              <w:t>(&lt;0.001)</w:t>
            </w:r>
          </w:p>
        </w:tc>
        <w:tc>
          <w:tcPr>
            <w:tcW w:w="1082" w:type="dxa"/>
          </w:tcPr>
          <w:p w14:paraId="1D5FCF10" w14:textId="77777777" w:rsidR="00E8386D" w:rsidRPr="00921F66" w:rsidRDefault="00E8386D" w:rsidP="0014576B">
            <w:pPr>
              <w:spacing w:line="360" w:lineRule="auto"/>
              <w:rPr>
                <w:rFonts w:ascii="Times New Roman" w:hAnsi="Times New Roman" w:cs="Times New Roman"/>
                <w:bCs/>
                <w:color w:val="000000"/>
              </w:rPr>
            </w:pPr>
            <w:r w:rsidRPr="00921F66">
              <w:rPr>
                <w:rFonts w:ascii="Times New Roman" w:hAnsi="Times New Roman" w:cs="Times New Roman"/>
                <w:bCs/>
                <w:color w:val="000000"/>
              </w:rPr>
              <w:t>0.006</w:t>
            </w:r>
          </w:p>
          <w:p w14:paraId="7F9751E8" w14:textId="77777777" w:rsidR="00E8386D" w:rsidRPr="00921F66" w:rsidRDefault="00E8386D" w:rsidP="0014576B">
            <w:pPr>
              <w:spacing w:line="360" w:lineRule="auto"/>
              <w:rPr>
                <w:rFonts w:ascii="Times New Roman" w:hAnsi="Times New Roman" w:cs="Times New Roman"/>
              </w:rPr>
            </w:pPr>
            <w:r w:rsidRPr="00921F66">
              <w:rPr>
                <w:rFonts w:ascii="Times New Roman" w:hAnsi="Times New Roman" w:cs="Times New Roman"/>
                <w:lang w:val="en-GB"/>
              </w:rPr>
              <w:t>(&gt;0.999)</w:t>
            </w:r>
          </w:p>
        </w:tc>
        <w:tc>
          <w:tcPr>
            <w:tcW w:w="1473" w:type="dxa"/>
          </w:tcPr>
          <w:p w14:paraId="6B2E1ADA" w14:textId="77777777" w:rsidR="00E8386D" w:rsidRPr="00921F66" w:rsidRDefault="00E8386D" w:rsidP="0014576B">
            <w:pPr>
              <w:spacing w:line="360" w:lineRule="auto"/>
              <w:rPr>
                <w:rFonts w:ascii="Times New Roman" w:hAnsi="Times New Roman" w:cs="Times New Roman"/>
              </w:rPr>
            </w:pPr>
            <w:r w:rsidRPr="00921F66">
              <w:rPr>
                <w:rFonts w:ascii="Times New Roman" w:hAnsi="Times New Roman" w:cs="Times New Roman"/>
              </w:rPr>
              <w:t>31624.54</w:t>
            </w:r>
          </w:p>
          <w:p w14:paraId="62C91AD9" w14:textId="77777777" w:rsidR="00E8386D" w:rsidRPr="00921F66" w:rsidRDefault="00E8386D" w:rsidP="0014576B">
            <w:pPr>
              <w:spacing w:line="360" w:lineRule="auto"/>
              <w:rPr>
                <w:rFonts w:ascii="Times New Roman" w:hAnsi="Times New Roman" w:cs="Times New Roman"/>
              </w:rPr>
            </w:pPr>
            <w:r w:rsidRPr="00921F66">
              <w:rPr>
                <w:rFonts w:ascii="Times New Roman" w:hAnsi="Times New Roman" w:cs="Times New Roman"/>
                <w:lang w:val="en-GB"/>
              </w:rPr>
              <w:t>(&lt;0.001)</w:t>
            </w:r>
          </w:p>
        </w:tc>
        <w:tc>
          <w:tcPr>
            <w:tcW w:w="1082" w:type="dxa"/>
          </w:tcPr>
          <w:p w14:paraId="5817E833" w14:textId="77777777" w:rsidR="00E8386D" w:rsidRPr="00921F66" w:rsidRDefault="00E8386D" w:rsidP="0014576B">
            <w:pPr>
              <w:spacing w:line="360" w:lineRule="auto"/>
              <w:rPr>
                <w:rFonts w:ascii="Times New Roman" w:hAnsi="Times New Roman" w:cs="Times New Roman"/>
                <w:bCs/>
                <w:color w:val="000000"/>
              </w:rPr>
            </w:pPr>
            <w:r w:rsidRPr="00921F66">
              <w:rPr>
                <w:rFonts w:ascii="Times New Roman" w:hAnsi="Times New Roman" w:cs="Times New Roman"/>
                <w:bCs/>
                <w:color w:val="000000"/>
              </w:rPr>
              <w:t>0.006</w:t>
            </w:r>
          </w:p>
          <w:p w14:paraId="2833BF8D" w14:textId="77777777" w:rsidR="00E8386D" w:rsidRPr="00921F66" w:rsidRDefault="00E8386D" w:rsidP="0014576B">
            <w:pPr>
              <w:spacing w:line="360" w:lineRule="auto"/>
              <w:rPr>
                <w:rFonts w:ascii="Times New Roman" w:hAnsi="Times New Roman" w:cs="Times New Roman"/>
              </w:rPr>
            </w:pPr>
            <w:r w:rsidRPr="00921F66">
              <w:rPr>
                <w:rFonts w:ascii="Times New Roman" w:hAnsi="Times New Roman" w:cs="Times New Roman"/>
                <w:lang w:val="en-GB"/>
              </w:rPr>
              <w:t>(&gt;0.999)</w:t>
            </w:r>
          </w:p>
        </w:tc>
      </w:tr>
    </w:tbl>
    <w:p w14:paraId="43090EA1" w14:textId="77777777" w:rsidR="00E8386D" w:rsidRPr="00921F66" w:rsidRDefault="00E8386D" w:rsidP="00E8386D">
      <w:pPr>
        <w:spacing w:line="360" w:lineRule="auto"/>
        <w:rPr>
          <w:rFonts w:ascii="Times New Roman" w:hAnsi="Times New Roman" w:cs="Times New Roman"/>
        </w:rPr>
      </w:pPr>
    </w:p>
    <w:p w14:paraId="4D8308FC" w14:textId="77777777" w:rsidR="00E8386D" w:rsidRPr="00921F66" w:rsidRDefault="00E8386D" w:rsidP="00E8386D">
      <w:pPr>
        <w:pStyle w:val="ListParagraph"/>
        <w:spacing w:line="360" w:lineRule="auto"/>
        <w:rPr>
          <w:rFonts w:ascii="Times New Roman" w:hAnsi="Times New Roman" w:cs="Times New Roman"/>
        </w:rPr>
      </w:pPr>
    </w:p>
    <w:p w14:paraId="36FC84DD" w14:textId="77777777" w:rsidR="00E8386D" w:rsidRPr="00921F66" w:rsidRDefault="00E8386D" w:rsidP="00E8386D">
      <w:pPr>
        <w:pStyle w:val="ListParagraph"/>
        <w:spacing w:line="360" w:lineRule="auto"/>
        <w:rPr>
          <w:rFonts w:ascii="Times New Roman" w:hAnsi="Times New Roman" w:cs="Times New Roman"/>
        </w:rPr>
      </w:pPr>
    </w:p>
    <w:p w14:paraId="1081D98C" w14:textId="77777777" w:rsidR="00E8386D" w:rsidRPr="00921F66" w:rsidRDefault="00E8386D" w:rsidP="00E8386D">
      <w:pPr>
        <w:pStyle w:val="ListParagraph"/>
        <w:spacing w:line="360" w:lineRule="auto"/>
        <w:rPr>
          <w:rFonts w:ascii="Times New Roman" w:hAnsi="Times New Roman" w:cs="Times New Roman"/>
        </w:rPr>
      </w:pPr>
    </w:p>
    <w:p w14:paraId="6083795E" w14:textId="77777777" w:rsidR="00E8386D" w:rsidRPr="00921F66" w:rsidRDefault="00E8386D" w:rsidP="00E8386D">
      <w:pPr>
        <w:pStyle w:val="ListParagraph"/>
        <w:spacing w:line="360" w:lineRule="auto"/>
        <w:rPr>
          <w:rFonts w:ascii="Times New Roman" w:hAnsi="Times New Roman" w:cs="Times New Roman"/>
        </w:rPr>
      </w:pPr>
    </w:p>
    <w:p w14:paraId="2ED3FD1E" w14:textId="77777777" w:rsidR="00E8386D" w:rsidRPr="00921F66" w:rsidRDefault="00E8386D" w:rsidP="00E8386D">
      <w:pPr>
        <w:pStyle w:val="ListParagraph"/>
        <w:spacing w:line="360" w:lineRule="auto"/>
        <w:rPr>
          <w:rFonts w:ascii="Times New Roman" w:hAnsi="Times New Roman" w:cs="Times New Roman"/>
        </w:rPr>
      </w:pPr>
    </w:p>
    <w:p w14:paraId="15A225F1" w14:textId="77777777" w:rsidR="00E8386D" w:rsidRPr="00921F66" w:rsidRDefault="00E8386D" w:rsidP="00E8386D">
      <w:pPr>
        <w:pStyle w:val="ListParagraph"/>
        <w:spacing w:line="360" w:lineRule="auto"/>
        <w:rPr>
          <w:rFonts w:ascii="Times New Roman" w:hAnsi="Times New Roman" w:cs="Times New Roman"/>
        </w:rPr>
      </w:pPr>
    </w:p>
    <w:p w14:paraId="08965151" w14:textId="77777777" w:rsidR="00E8386D" w:rsidRPr="00921F66" w:rsidRDefault="00E8386D" w:rsidP="00E8386D">
      <w:pPr>
        <w:pStyle w:val="ListParagraph"/>
        <w:spacing w:line="360" w:lineRule="auto"/>
        <w:rPr>
          <w:rFonts w:ascii="Times New Roman" w:hAnsi="Times New Roman" w:cs="Times New Roman"/>
        </w:rPr>
      </w:pPr>
    </w:p>
    <w:p w14:paraId="09BA3DD6" w14:textId="77777777" w:rsidR="00E8386D" w:rsidRPr="00921F66" w:rsidRDefault="00E8386D" w:rsidP="00E8386D">
      <w:pPr>
        <w:rPr>
          <w:rFonts w:ascii="Times New Roman" w:hAnsi="Times New Roman" w:cs="Times New Roman"/>
        </w:rPr>
      </w:pPr>
      <w:r w:rsidRPr="00921F66">
        <w:rPr>
          <w:rFonts w:ascii="Times New Roman" w:hAnsi="Times New Roman" w:cs="Times New Roman"/>
        </w:rPr>
        <w:br w:type="page"/>
      </w:r>
    </w:p>
    <w:p w14:paraId="48E2F111" w14:textId="0523D23B" w:rsidR="00E8386D" w:rsidRPr="00921F66" w:rsidRDefault="00E8386D" w:rsidP="00E8386D">
      <w:pPr>
        <w:spacing w:line="360" w:lineRule="auto"/>
        <w:rPr>
          <w:rFonts w:ascii="Times New Roman" w:hAnsi="Times New Roman" w:cs="Times New Roman"/>
        </w:rPr>
      </w:pPr>
      <w:r w:rsidRPr="00921F66">
        <w:rPr>
          <w:rFonts w:ascii="Times New Roman" w:hAnsi="Times New Roman" w:cs="Times New Roman"/>
        </w:rPr>
        <w:lastRenderedPageBreak/>
        <w:t xml:space="preserve">Table </w:t>
      </w:r>
      <w:r w:rsidR="008B6AFD">
        <w:rPr>
          <w:rFonts w:ascii="Times New Roman" w:hAnsi="Times New Roman" w:cs="Times New Roman"/>
        </w:rPr>
        <w:t>S2</w:t>
      </w:r>
      <w:r w:rsidRPr="00921F66">
        <w:rPr>
          <w:rFonts w:ascii="Times New Roman" w:hAnsi="Times New Roman" w:cs="Times New Roman"/>
        </w:rPr>
        <w:t>. Coefficients and standard errors of the first 5 selected eigenvectors. Including many predictors causes separation in probit or logistic regression, which happens when a combination of predictors can perfectly separate 0 from 1 in the response variable. Separation problem is identifiable by inflated standard errors of the coefficients of some eigenvectors. This will cause unreliable estimates and model convergence problem when we include these eigenvectors to test the significance of predictors.</w:t>
      </w:r>
    </w:p>
    <w:p w14:paraId="4546E71A" w14:textId="77777777" w:rsidR="00E8386D" w:rsidRPr="00921F66" w:rsidRDefault="00E8386D" w:rsidP="00E8386D">
      <w:pPr>
        <w:pStyle w:val="ListParagraph"/>
        <w:spacing w:line="360" w:lineRule="auto"/>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1701"/>
        <w:gridCol w:w="1418"/>
      </w:tblGrid>
      <w:tr w:rsidR="00E8386D" w:rsidRPr="00921F66" w14:paraId="5FA18D4B" w14:textId="77777777" w:rsidTr="0014576B">
        <w:tc>
          <w:tcPr>
            <w:tcW w:w="1118" w:type="dxa"/>
            <w:tcBorders>
              <w:top w:val="single" w:sz="4" w:space="0" w:color="auto"/>
              <w:bottom w:val="single" w:sz="4" w:space="0" w:color="auto"/>
            </w:tcBorders>
          </w:tcPr>
          <w:p w14:paraId="4C1CA6B0" w14:textId="77777777" w:rsidR="00E8386D" w:rsidRPr="00921F66" w:rsidRDefault="00E8386D" w:rsidP="0014576B">
            <w:pPr>
              <w:pStyle w:val="ListParagraph"/>
              <w:spacing w:line="360" w:lineRule="auto"/>
              <w:ind w:left="0"/>
              <w:rPr>
                <w:rFonts w:ascii="Times New Roman" w:hAnsi="Times New Roman" w:cs="Times New Roman"/>
              </w:rPr>
            </w:pPr>
          </w:p>
        </w:tc>
        <w:tc>
          <w:tcPr>
            <w:tcW w:w="1701" w:type="dxa"/>
            <w:tcBorders>
              <w:top w:val="single" w:sz="4" w:space="0" w:color="auto"/>
              <w:bottom w:val="single" w:sz="4" w:space="0" w:color="auto"/>
            </w:tcBorders>
          </w:tcPr>
          <w:p w14:paraId="02338A67" w14:textId="77777777" w:rsidR="00E8386D" w:rsidRPr="00921F66" w:rsidRDefault="00E8386D" w:rsidP="0014576B">
            <w:pPr>
              <w:pStyle w:val="ListParagraph"/>
              <w:spacing w:line="360" w:lineRule="auto"/>
              <w:ind w:left="0"/>
              <w:rPr>
                <w:rFonts w:ascii="Times New Roman" w:hAnsi="Times New Roman" w:cs="Times New Roman"/>
              </w:rPr>
            </w:pPr>
            <w:r w:rsidRPr="00921F66">
              <w:rPr>
                <w:rFonts w:ascii="Times New Roman" w:hAnsi="Times New Roman" w:cs="Times New Roman"/>
              </w:rPr>
              <w:t>Coefficient</w:t>
            </w:r>
          </w:p>
        </w:tc>
        <w:tc>
          <w:tcPr>
            <w:tcW w:w="1418" w:type="dxa"/>
            <w:tcBorders>
              <w:top w:val="single" w:sz="4" w:space="0" w:color="auto"/>
              <w:bottom w:val="single" w:sz="4" w:space="0" w:color="auto"/>
            </w:tcBorders>
          </w:tcPr>
          <w:p w14:paraId="0E514A71" w14:textId="77777777" w:rsidR="00E8386D" w:rsidRPr="00921F66" w:rsidRDefault="00E8386D" w:rsidP="0014576B">
            <w:pPr>
              <w:pStyle w:val="ListParagraph"/>
              <w:spacing w:line="360" w:lineRule="auto"/>
              <w:ind w:left="0"/>
              <w:rPr>
                <w:rFonts w:ascii="Times New Roman" w:hAnsi="Times New Roman" w:cs="Times New Roman"/>
              </w:rPr>
            </w:pPr>
            <w:r w:rsidRPr="00921F66">
              <w:rPr>
                <w:rFonts w:ascii="Times New Roman" w:hAnsi="Times New Roman" w:cs="Times New Roman"/>
              </w:rPr>
              <w:t>S.E.</w:t>
            </w:r>
          </w:p>
        </w:tc>
      </w:tr>
      <w:tr w:rsidR="00E8386D" w:rsidRPr="00921F66" w14:paraId="27EA6E56" w14:textId="77777777" w:rsidTr="0014576B">
        <w:tc>
          <w:tcPr>
            <w:tcW w:w="1118" w:type="dxa"/>
            <w:tcBorders>
              <w:top w:val="single" w:sz="4" w:space="0" w:color="auto"/>
            </w:tcBorders>
          </w:tcPr>
          <w:p w14:paraId="53B66896" w14:textId="77777777" w:rsidR="00E8386D" w:rsidRPr="00921F66" w:rsidRDefault="00E8386D" w:rsidP="0014576B">
            <w:pPr>
              <w:pStyle w:val="ListParagraph"/>
              <w:spacing w:line="360" w:lineRule="auto"/>
              <w:ind w:left="0"/>
              <w:rPr>
                <w:rFonts w:ascii="Times New Roman" w:hAnsi="Times New Roman" w:cs="Times New Roman"/>
              </w:rPr>
            </w:pPr>
            <w:r w:rsidRPr="00921F66">
              <w:rPr>
                <w:rFonts w:ascii="Times New Roman" w:hAnsi="Times New Roman" w:cs="Times New Roman"/>
              </w:rPr>
              <w:t>EV 1</w:t>
            </w:r>
          </w:p>
        </w:tc>
        <w:tc>
          <w:tcPr>
            <w:tcW w:w="1701" w:type="dxa"/>
            <w:tcBorders>
              <w:top w:val="single" w:sz="4" w:space="0" w:color="auto"/>
            </w:tcBorders>
          </w:tcPr>
          <w:p w14:paraId="17D72361" w14:textId="77777777" w:rsidR="00E8386D" w:rsidRPr="00921F66" w:rsidRDefault="00E8386D" w:rsidP="0014576B">
            <w:pPr>
              <w:pStyle w:val="ListParagraph"/>
              <w:spacing w:line="360" w:lineRule="auto"/>
              <w:ind w:left="0"/>
              <w:rPr>
                <w:rFonts w:ascii="Times New Roman" w:hAnsi="Times New Roman" w:cs="Times New Roman"/>
              </w:rPr>
            </w:pPr>
            <w:r w:rsidRPr="00921F66">
              <w:rPr>
                <w:rFonts w:ascii="Times New Roman" w:hAnsi="Times New Roman" w:cs="Times New Roman"/>
                <w:color w:val="000000"/>
                <w:lang w:val="en-GB"/>
              </w:rPr>
              <w:t>-2.7</w:t>
            </w:r>
          </w:p>
        </w:tc>
        <w:tc>
          <w:tcPr>
            <w:tcW w:w="1418" w:type="dxa"/>
            <w:tcBorders>
              <w:top w:val="single" w:sz="4" w:space="0" w:color="auto"/>
            </w:tcBorders>
          </w:tcPr>
          <w:p w14:paraId="3374EE65" w14:textId="77777777" w:rsidR="00E8386D" w:rsidRPr="00921F66" w:rsidRDefault="00E8386D" w:rsidP="0014576B">
            <w:pPr>
              <w:pStyle w:val="ListParagraph"/>
              <w:spacing w:line="360" w:lineRule="auto"/>
              <w:ind w:left="0"/>
              <w:rPr>
                <w:rFonts w:ascii="Times New Roman" w:hAnsi="Times New Roman" w:cs="Times New Roman"/>
              </w:rPr>
            </w:pPr>
            <w:r w:rsidRPr="00921F66">
              <w:rPr>
                <w:rFonts w:ascii="Times New Roman" w:hAnsi="Times New Roman" w:cs="Times New Roman"/>
              </w:rPr>
              <w:t>0.20</w:t>
            </w:r>
          </w:p>
        </w:tc>
      </w:tr>
      <w:tr w:rsidR="00E8386D" w:rsidRPr="00921F66" w14:paraId="6CA16B10" w14:textId="77777777" w:rsidTr="0014576B">
        <w:tc>
          <w:tcPr>
            <w:tcW w:w="1118" w:type="dxa"/>
          </w:tcPr>
          <w:p w14:paraId="6797A451" w14:textId="77777777" w:rsidR="00E8386D" w:rsidRPr="00921F66" w:rsidRDefault="00E8386D" w:rsidP="0014576B">
            <w:pPr>
              <w:pStyle w:val="ListParagraph"/>
              <w:spacing w:line="360" w:lineRule="auto"/>
              <w:ind w:left="0"/>
              <w:rPr>
                <w:rFonts w:ascii="Times New Roman" w:hAnsi="Times New Roman" w:cs="Times New Roman"/>
              </w:rPr>
            </w:pPr>
            <w:r w:rsidRPr="00921F66">
              <w:rPr>
                <w:rFonts w:ascii="Times New Roman" w:hAnsi="Times New Roman" w:cs="Times New Roman"/>
              </w:rPr>
              <w:t>EV 2</w:t>
            </w:r>
          </w:p>
        </w:tc>
        <w:tc>
          <w:tcPr>
            <w:tcW w:w="1701" w:type="dxa"/>
          </w:tcPr>
          <w:p w14:paraId="3F87B7C7" w14:textId="77777777" w:rsidR="00E8386D" w:rsidRPr="00921F66" w:rsidRDefault="00E8386D" w:rsidP="0014576B">
            <w:pPr>
              <w:pStyle w:val="ListParagraph"/>
              <w:spacing w:line="360" w:lineRule="auto"/>
              <w:ind w:left="0"/>
              <w:rPr>
                <w:rFonts w:ascii="Times New Roman" w:hAnsi="Times New Roman" w:cs="Times New Roman"/>
              </w:rPr>
            </w:pPr>
            <w:r w:rsidRPr="00921F66">
              <w:rPr>
                <w:rFonts w:ascii="Times New Roman" w:hAnsi="Times New Roman" w:cs="Times New Roman"/>
                <w:color w:val="000000"/>
                <w:lang w:val="en-GB"/>
              </w:rPr>
              <w:t>7.7×10</w:t>
            </w:r>
            <w:r w:rsidRPr="00921F66">
              <w:rPr>
                <w:rFonts w:ascii="Times New Roman" w:hAnsi="Times New Roman" w:cs="Times New Roman"/>
                <w:color w:val="000000"/>
                <w:vertAlign w:val="superscript"/>
                <w:lang w:val="en-GB"/>
              </w:rPr>
              <w:t>5</w:t>
            </w:r>
          </w:p>
        </w:tc>
        <w:tc>
          <w:tcPr>
            <w:tcW w:w="1418" w:type="dxa"/>
          </w:tcPr>
          <w:p w14:paraId="54A22CE7" w14:textId="77777777" w:rsidR="00E8386D" w:rsidRPr="00921F66" w:rsidRDefault="00E8386D" w:rsidP="0014576B">
            <w:pPr>
              <w:pStyle w:val="ListParagraph"/>
              <w:spacing w:line="360" w:lineRule="auto"/>
              <w:ind w:left="0"/>
              <w:rPr>
                <w:rFonts w:ascii="Times New Roman" w:hAnsi="Times New Roman" w:cs="Times New Roman"/>
              </w:rPr>
            </w:pPr>
            <w:r w:rsidRPr="00921F66">
              <w:rPr>
                <w:rFonts w:ascii="Times New Roman" w:hAnsi="Times New Roman" w:cs="Times New Roman"/>
              </w:rPr>
              <w:t>2.02</w:t>
            </w:r>
            <w:r w:rsidRPr="00921F66">
              <w:rPr>
                <w:rFonts w:ascii="Times New Roman" w:hAnsi="Times New Roman" w:cs="Times New Roman"/>
                <w:color w:val="000000"/>
                <w:lang w:val="en-GB"/>
              </w:rPr>
              <w:t>×10</w:t>
            </w:r>
            <w:r w:rsidRPr="00921F66">
              <w:rPr>
                <w:rFonts w:ascii="Times New Roman" w:hAnsi="Times New Roman" w:cs="Times New Roman"/>
                <w:color w:val="000000"/>
                <w:vertAlign w:val="superscript"/>
                <w:lang w:val="en-GB"/>
              </w:rPr>
              <w:t>5</w:t>
            </w:r>
          </w:p>
        </w:tc>
      </w:tr>
      <w:tr w:rsidR="00E8386D" w:rsidRPr="00921F66" w14:paraId="2AA21B10" w14:textId="77777777" w:rsidTr="0014576B">
        <w:tc>
          <w:tcPr>
            <w:tcW w:w="1118" w:type="dxa"/>
          </w:tcPr>
          <w:p w14:paraId="07953A27" w14:textId="77777777" w:rsidR="00E8386D" w:rsidRPr="00921F66" w:rsidRDefault="00E8386D" w:rsidP="0014576B">
            <w:pPr>
              <w:pStyle w:val="ListParagraph"/>
              <w:spacing w:line="360" w:lineRule="auto"/>
              <w:ind w:left="0"/>
              <w:rPr>
                <w:rFonts w:ascii="Times New Roman" w:hAnsi="Times New Roman" w:cs="Times New Roman"/>
              </w:rPr>
            </w:pPr>
            <w:r w:rsidRPr="00921F66">
              <w:rPr>
                <w:rFonts w:ascii="Times New Roman" w:hAnsi="Times New Roman" w:cs="Times New Roman"/>
              </w:rPr>
              <w:t>EV 3</w:t>
            </w:r>
          </w:p>
        </w:tc>
        <w:tc>
          <w:tcPr>
            <w:tcW w:w="1701" w:type="dxa"/>
          </w:tcPr>
          <w:p w14:paraId="02E4AF08" w14:textId="77777777" w:rsidR="00E8386D" w:rsidRPr="00921F66" w:rsidRDefault="00E8386D" w:rsidP="0014576B">
            <w:pPr>
              <w:pStyle w:val="ListParagraph"/>
              <w:spacing w:line="360" w:lineRule="auto"/>
              <w:ind w:left="0"/>
              <w:rPr>
                <w:rFonts w:ascii="Times New Roman" w:hAnsi="Times New Roman" w:cs="Times New Roman"/>
              </w:rPr>
            </w:pPr>
            <w:r w:rsidRPr="00921F66">
              <w:rPr>
                <w:rFonts w:ascii="Times New Roman" w:hAnsi="Times New Roman" w:cs="Times New Roman"/>
                <w:color w:val="000000"/>
                <w:lang w:val="en-GB"/>
              </w:rPr>
              <w:t>-2.0×10</w:t>
            </w:r>
            <w:r w:rsidRPr="00921F66">
              <w:rPr>
                <w:rFonts w:ascii="Times New Roman" w:hAnsi="Times New Roman" w:cs="Times New Roman"/>
                <w:color w:val="000000"/>
                <w:vertAlign w:val="superscript"/>
                <w:lang w:val="en-GB"/>
              </w:rPr>
              <w:t>2</w:t>
            </w:r>
          </w:p>
        </w:tc>
        <w:tc>
          <w:tcPr>
            <w:tcW w:w="1418" w:type="dxa"/>
          </w:tcPr>
          <w:p w14:paraId="1A1B769D" w14:textId="77777777" w:rsidR="00E8386D" w:rsidRPr="00921F66" w:rsidRDefault="00E8386D" w:rsidP="0014576B">
            <w:pPr>
              <w:pStyle w:val="ListParagraph"/>
              <w:spacing w:line="360" w:lineRule="auto"/>
              <w:ind w:left="0"/>
              <w:rPr>
                <w:rFonts w:ascii="Times New Roman" w:hAnsi="Times New Roman" w:cs="Times New Roman"/>
              </w:rPr>
            </w:pPr>
            <w:r w:rsidRPr="00921F66">
              <w:rPr>
                <w:rFonts w:ascii="Times New Roman" w:hAnsi="Times New Roman" w:cs="Times New Roman"/>
              </w:rPr>
              <w:t>42.23</w:t>
            </w:r>
          </w:p>
        </w:tc>
      </w:tr>
      <w:tr w:rsidR="00E8386D" w:rsidRPr="00921F66" w14:paraId="1647CF85" w14:textId="77777777" w:rsidTr="0014576B">
        <w:tc>
          <w:tcPr>
            <w:tcW w:w="1118" w:type="dxa"/>
          </w:tcPr>
          <w:p w14:paraId="27F4FDDF" w14:textId="77777777" w:rsidR="00E8386D" w:rsidRPr="00921F66" w:rsidRDefault="00E8386D" w:rsidP="0014576B">
            <w:pPr>
              <w:pStyle w:val="ListParagraph"/>
              <w:spacing w:line="360" w:lineRule="auto"/>
              <w:ind w:left="0"/>
              <w:rPr>
                <w:rFonts w:ascii="Times New Roman" w:hAnsi="Times New Roman" w:cs="Times New Roman"/>
              </w:rPr>
            </w:pPr>
            <w:r w:rsidRPr="00921F66">
              <w:rPr>
                <w:rFonts w:ascii="Times New Roman" w:hAnsi="Times New Roman" w:cs="Times New Roman"/>
              </w:rPr>
              <w:t>EV 4</w:t>
            </w:r>
          </w:p>
        </w:tc>
        <w:tc>
          <w:tcPr>
            <w:tcW w:w="1701" w:type="dxa"/>
          </w:tcPr>
          <w:p w14:paraId="7CBC0B4E" w14:textId="77777777" w:rsidR="00E8386D" w:rsidRPr="00921F66" w:rsidRDefault="00E8386D" w:rsidP="0014576B">
            <w:pPr>
              <w:pStyle w:val="ListParagraph"/>
              <w:spacing w:line="360" w:lineRule="auto"/>
              <w:ind w:left="0"/>
              <w:rPr>
                <w:rFonts w:ascii="Times New Roman" w:hAnsi="Times New Roman" w:cs="Times New Roman"/>
              </w:rPr>
            </w:pPr>
            <w:r w:rsidRPr="00921F66">
              <w:rPr>
                <w:rFonts w:ascii="Times New Roman" w:hAnsi="Times New Roman" w:cs="Times New Roman"/>
                <w:color w:val="000000"/>
                <w:lang w:val="en-GB"/>
              </w:rPr>
              <w:t>1.6×10</w:t>
            </w:r>
            <w:r w:rsidRPr="00921F66">
              <w:rPr>
                <w:rFonts w:ascii="Times New Roman" w:hAnsi="Times New Roman" w:cs="Times New Roman"/>
                <w:color w:val="000000"/>
                <w:vertAlign w:val="superscript"/>
                <w:lang w:val="en-GB"/>
              </w:rPr>
              <w:t>2</w:t>
            </w:r>
          </w:p>
        </w:tc>
        <w:tc>
          <w:tcPr>
            <w:tcW w:w="1418" w:type="dxa"/>
          </w:tcPr>
          <w:p w14:paraId="550AB17C" w14:textId="77777777" w:rsidR="00E8386D" w:rsidRPr="00921F66" w:rsidRDefault="00E8386D" w:rsidP="0014576B">
            <w:pPr>
              <w:pStyle w:val="ListParagraph"/>
              <w:spacing w:line="360" w:lineRule="auto"/>
              <w:ind w:left="0"/>
              <w:rPr>
                <w:rFonts w:ascii="Times New Roman" w:hAnsi="Times New Roman" w:cs="Times New Roman"/>
              </w:rPr>
            </w:pPr>
            <w:r w:rsidRPr="00921F66">
              <w:rPr>
                <w:rFonts w:ascii="Times New Roman" w:hAnsi="Times New Roman" w:cs="Times New Roman"/>
              </w:rPr>
              <w:t>53.65</w:t>
            </w:r>
          </w:p>
        </w:tc>
      </w:tr>
      <w:tr w:rsidR="00E8386D" w:rsidRPr="00921F66" w14:paraId="2BF972B3" w14:textId="77777777" w:rsidTr="0014576B">
        <w:tc>
          <w:tcPr>
            <w:tcW w:w="1118" w:type="dxa"/>
          </w:tcPr>
          <w:p w14:paraId="5BF0E340" w14:textId="77777777" w:rsidR="00E8386D" w:rsidRPr="00921F66" w:rsidRDefault="00E8386D" w:rsidP="0014576B">
            <w:pPr>
              <w:pStyle w:val="ListParagraph"/>
              <w:spacing w:line="360" w:lineRule="auto"/>
              <w:ind w:left="0"/>
              <w:rPr>
                <w:rFonts w:ascii="Times New Roman" w:hAnsi="Times New Roman" w:cs="Times New Roman"/>
              </w:rPr>
            </w:pPr>
            <w:r w:rsidRPr="00921F66">
              <w:rPr>
                <w:rFonts w:ascii="Times New Roman" w:hAnsi="Times New Roman" w:cs="Times New Roman"/>
              </w:rPr>
              <w:t>EV 5</w:t>
            </w:r>
          </w:p>
        </w:tc>
        <w:tc>
          <w:tcPr>
            <w:tcW w:w="1701" w:type="dxa"/>
          </w:tcPr>
          <w:p w14:paraId="434B0875" w14:textId="77777777" w:rsidR="00E8386D" w:rsidRPr="00921F66" w:rsidRDefault="00E8386D" w:rsidP="0014576B">
            <w:pPr>
              <w:pStyle w:val="ListParagraph"/>
              <w:spacing w:line="360" w:lineRule="auto"/>
              <w:ind w:left="0"/>
              <w:rPr>
                <w:rFonts w:ascii="Times New Roman" w:hAnsi="Times New Roman" w:cs="Times New Roman"/>
              </w:rPr>
            </w:pPr>
            <w:r w:rsidRPr="00921F66">
              <w:rPr>
                <w:rFonts w:ascii="Times New Roman" w:hAnsi="Times New Roman" w:cs="Times New Roman"/>
                <w:color w:val="000000"/>
                <w:lang w:val="en-GB"/>
              </w:rPr>
              <w:t>7.7×10</w:t>
            </w:r>
            <w:r w:rsidRPr="00921F66">
              <w:rPr>
                <w:rFonts w:ascii="Times New Roman" w:hAnsi="Times New Roman" w:cs="Times New Roman"/>
                <w:color w:val="000000"/>
                <w:vertAlign w:val="superscript"/>
                <w:lang w:val="en-GB"/>
              </w:rPr>
              <w:t>2</w:t>
            </w:r>
          </w:p>
        </w:tc>
        <w:tc>
          <w:tcPr>
            <w:tcW w:w="1418" w:type="dxa"/>
          </w:tcPr>
          <w:p w14:paraId="30905429" w14:textId="77777777" w:rsidR="00E8386D" w:rsidRPr="00921F66" w:rsidRDefault="00E8386D" w:rsidP="0014576B">
            <w:pPr>
              <w:pStyle w:val="ListParagraph"/>
              <w:spacing w:line="360" w:lineRule="auto"/>
              <w:ind w:left="0"/>
              <w:rPr>
                <w:rFonts w:ascii="Times New Roman" w:hAnsi="Times New Roman" w:cs="Times New Roman"/>
              </w:rPr>
            </w:pPr>
            <w:r w:rsidRPr="00921F66">
              <w:rPr>
                <w:rFonts w:ascii="Times New Roman" w:hAnsi="Times New Roman" w:cs="Times New Roman"/>
                <w:color w:val="000000"/>
                <w:lang w:val="en-GB"/>
              </w:rPr>
              <w:t>2.52×10</w:t>
            </w:r>
            <w:r w:rsidRPr="00921F66">
              <w:rPr>
                <w:rFonts w:ascii="Times New Roman" w:hAnsi="Times New Roman" w:cs="Times New Roman"/>
                <w:color w:val="000000"/>
                <w:vertAlign w:val="superscript"/>
                <w:lang w:val="en-GB"/>
              </w:rPr>
              <w:t>2</w:t>
            </w:r>
          </w:p>
        </w:tc>
      </w:tr>
      <w:tr w:rsidR="00E8386D" w:rsidRPr="00921F66" w14:paraId="35ADA538" w14:textId="77777777" w:rsidTr="0014576B">
        <w:tc>
          <w:tcPr>
            <w:tcW w:w="1118" w:type="dxa"/>
          </w:tcPr>
          <w:p w14:paraId="1BB213A6" w14:textId="77777777" w:rsidR="00E8386D" w:rsidRPr="00921F66" w:rsidRDefault="00E8386D" w:rsidP="0014576B">
            <w:pPr>
              <w:pStyle w:val="ListParagraph"/>
              <w:spacing w:line="360" w:lineRule="auto"/>
              <w:ind w:left="0"/>
              <w:rPr>
                <w:rFonts w:ascii="Times New Roman" w:hAnsi="Times New Roman" w:cs="Times New Roman"/>
              </w:rPr>
            </w:pPr>
            <w:r w:rsidRPr="00921F66">
              <w:rPr>
                <w:rFonts w:ascii="Times New Roman" w:hAnsi="Times New Roman" w:cs="Times New Roman"/>
              </w:rPr>
              <w:t>…</w:t>
            </w:r>
          </w:p>
        </w:tc>
        <w:tc>
          <w:tcPr>
            <w:tcW w:w="1701" w:type="dxa"/>
          </w:tcPr>
          <w:p w14:paraId="19A879E2" w14:textId="77777777" w:rsidR="00E8386D" w:rsidRPr="00921F66" w:rsidRDefault="00E8386D" w:rsidP="0014576B">
            <w:pPr>
              <w:pStyle w:val="ListParagraph"/>
              <w:spacing w:line="360" w:lineRule="auto"/>
              <w:ind w:left="0"/>
              <w:rPr>
                <w:rFonts w:ascii="Times New Roman" w:hAnsi="Times New Roman" w:cs="Times New Roman"/>
              </w:rPr>
            </w:pPr>
            <w:r w:rsidRPr="00921F66">
              <w:rPr>
                <w:rFonts w:ascii="Times New Roman" w:hAnsi="Times New Roman" w:cs="Times New Roman"/>
              </w:rPr>
              <w:t>…</w:t>
            </w:r>
          </w:p>
        </w:tc>
        <w:tc>
          <w:tcPr>
            <w:tcW w:w="1418" w:type="dxa"/>
          </w:tcPr>
          <w:p w14:paraId="6F589DE1" w14:textId="77777777" w:rsidR="00E8386D" w:rsidRPr="00921F66" w:rsidRDefault="00E8386D" w:rsidP="0014576B">
            <w:pPr>
              <w:pStyle w:val="ListParagraph"/>
              <w:spacing w:line="360" w:lineRule="auto"/>
              <w:ind w:left="0"/>
              <w:rPr>
                <w:rFonts w:ascii="Times New Roman" w:hAnsi="Times New Roman" w:cs="Times New Roman"/>
              </w:rPr>
            </w:pPr>
            <w:r w:rsidRPr="00921F66">
              <w:rPr>
                <w:rFonts w:ascii="Times New Roman" w:hAnsi="Times New Roman" w:cs="Times New Roman"/>
              </w:rPr>
              <w:t>…</w:t>
            </w:r>
          </w:p>
        </w:tc>
      </w:tr>
    </w:tbl>
    <w:p w14:paraId="61A81F25" w14:textId="77777777" w:rsidR="00E8386D" w:rsidRPr="00921F66" w:rsidRDefault="00E8386D" w:rsidP="00E8386D">
      <w:pPr>
        <w:pStyle w:val="ListParagraph"/>
        <w:spacing w:line="360" w:lineRule="auto"/>
        <w:rPr>
          <w:rFonts w:ascii="Times New Roman" w:hAnsi="Times New Roman" w:cs="Times New Roman"/>
        </w:rPr>
      </w:pPr>
    </w:p>
    <w:p w14:paraId="48EAF9BE" w14:textId="77777777" w:rsidR="00C31F49" w:rsidRDefault="00C31F49"/>
    <w:sectPr w:rsidR="00C31F4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386D"/>
    <w:rsid w:val="0000740F"/>
    <w:rsid w:val="00012ACE"/>
    <w:rsid w:val="00016C65"/>
    <w:rsid w:val="000233AA"/>
    <w:rsid w:val="00027E86"/>
    <w:rsid w:val="00030434"/>
    <w:rsid w:val="000333C7"/>
    <w:rsid w:val="000428CC"/>
    <w:rsid w:val="0004553E"/>
    <w:rsid w:val="000526D3"/>
    <w:rsid w:val="00060F46"/>
    <w:rsid w:val="00062A4F"/>
    <w:rsid w:val="00071B82"/>
    <w:rsid w:val="00072918"/>
    <w:rsid w:val="000765B7"/>
    <w:rsid w:val="00083DF5"/>
    <w:rsid w:val="000A2965"/>
    <w:rsid w:val="000A3B05"/>
    <w:rsid w:val="000A5DBD"/>
    <w:rsid w:val="000C25A7"/>
    <w:rsid w:val="000F3FCF"/>
    <w:rsid w:val="000F6A19"/>
    <w:rsid w:val="00103BC0"/>
    <w:rsid w:val="00121FC5"/>
    <w:rsid w:val="00131C97"/>
    <w:rsid w:val="00155204"/>
    <w:rsid w:val="00156C27"/>
    <w:rsid w:val="001643A7"/>
    <w:rsid w:val="00174990"/>
    <w:rsid w:val="001865F5"/>
    <w:rsid w:val="00191C89"/>
    <w:rsid w:val="00192CC7"/>
    <w:rsid w:val="00195C1B"/>
    <w:rsid w:val="001A5A02"/>
    <w:rsid w:val="001B1D8B"/>
    <w:rsid w:val="001B6685"/>
    <w:rsid w:val="001C5D72"/>
    <w:rsid w:val="001C768D"/>
    <w:rsid w:val="001C769C"/>
    <w:rsid w:val="001D7E7E"/>
    <w:rsid w:val="001F5A7F"/>
    <w:rsid w:val="00201A7F"/>
    <w:rsid w:val="002125D6"/>
    <w:rsid w:val="00225AC6"/>
    <w:rsid w:val="00253FAE"/>
    <w:rsid w:val="00260D61"/>
    <w:rsid w:val="00261FC9"/>
    <w:rsid w:val="00287164"/>
    <w:rsid w:val="0029462C"/>
    <w:rsid w:val="002A0676"/>
    <w:rsid w:val="002A7CBF"/>
    <w:rsid w:val="002C04CF"/>
    <w:rsid w:val="002C2B2A"/>
    <w:rsid w:val="002C4FDA"/>
    <w:rsid w:val="002D03AA"/>
    <w:rsid w:val="002D5959"/>
    <w:rsid w:val="002D73A0"/>
    <w:rsid w:val="002F158B"/>
    <w:rsid w:val="00302C4C"/>
    <w:rsid w:val="00306072"/>
    <w:rsid w:val="003069DF"/>
    <w:rsid w:val="00311FD5"/>
    <w:rsid w:val="0031735E"/>
    <w:rsid w:val="003219B8"/>
    <w:rsid w:val="0034476F"/>
    <w:rsid w:val="00355B8B"/>
    <w:rsid w:val="0036392F"/>
    <w:rsid w:val="00380F48"/>
    <w:rsid w:val="003871B2"/>
    <w:rsid w:val="0039516F"/>
    <w:rsid w:val="003B229E"/>
    <w:rsid w:val="003C0AB5"/>
    <w:rsid w:val="003C10E7"/>
    <w:rsid w:val="003C1350"/>
    <w:rsid w:val="003C2E11"/>
    <w:rsid w:val="003C6A9F"/>
    <w:rsid w:val="003C77D5"/>
    <w:rsid w:val="003C7B5D"/>
    <w:rsid w:val="003D7734"/>
    <w:rsid w:val="003F08F2"/>
    <w:rsid w:val="003F3841"/>
    <w:rsid w:val="00400549"/>
    <w:rsid w:val="00400BB1"/>
    <w:rsid w:val="00401B59"/>
    <w:rsid w:val="00410F80"/>
    <w:rsid w:val="00411054"/>
    <w:rsid w:val="0041510C"/>
    <w:rsid w:val="00425718"/>
    <w:rsid w:val="00425B20"/>
    <w:rsid w:val="004402A9"/>
    <w:rsid w:val="00455C78"/>
    <w:rsid w:val="004564F5"/>
    <w:rsid w:val="00465638"/>
    <w:rsid w:val="00472137"/>
    <w:rsid w:val="004723F0"/>
    <w:rsid w:val="00472AC4"/>
    <w:rsid w:val="00482DCF"/>
    <w:rsid w:val="00485094"/>
    <w:rsid w:val="00485B47"/>
    <w:rsid w:val="00486C7B"/>
    <w:rsid w:val="004904B1"/>
    <w:rsid w:val="004918D1"/>
    <w:rsid w:val="00494E85"/>
    <w:rsid w:val="00495B3E"/>
    <w:rsid w:val="00495EE0"/>
    <w:rsid w:val="004A07E2"/>
    <w:rsid w:val="004A607F"/>
    <w:rsid w:val="004D3F63"/>
    <w:rsid w:val="004D5378"/>
    <w:rsid w:val="004E3A89"/>
    <w:rsid w:val="005048A6"/>
    <w:rsid w:val="0050526A"/>
    <w:rsid w:val="005106D2"/>
    <w:rsid w:val="0051629B"/>
    <w:rsid w:val="00524D7E"/>
    <w:rsid w:val="0053075B"/>
    <w:rsid w:val="00530D2E"/>
    <w:rsid w:val="005443C8"/>
    <w:rsid w:val="00546D97"/>
    <w:rsid w:val="0059576D"/>
    <w:rsid w:val="005A42C5"/>
    <w:rsid w:val="005A5EC8"/>
    <w:rsid w:val="005B00B1"/>
    <w:rsid w:val="005B240F"/>
    <w:rsid w:val="005B5A7A"/>
    <w:rsid w:val="005C2101"/>
    <w:rsid w:val="005F1596"/>
    <w:rsid w:val="005F2D22"/>
    <w:rsid w:val="005F5775"/>
    <w:rsid w:val="00600757"/>
    <w:rsid w:val="0061072B"/>
    <w:rsid w:val="00614AA0"/>
    <w:rsid w:val="00624A54"/>
    <w:rsid w:val="006269C7"/>
    <w:rsid w:val="006318F7"/>
    <w:rsid w:val="00635D68"/>
    <w:rsid w:val="006370D5"/>
    <w:rsid w:val="00647A5C"/>
    <w:rsid w:val="006529BA"/>
    <w:rsid w:val="00655600"/>
    <w:rsid w:val="00655812"/>
    <w:rsid w:val="00656A83"/>
    <w:rsid w:val="00683D88"/>
    <w:rsid w:val="006913E3"/>
    <w:rsid w:val="006A1318"/>
    <w:rsid w:val="006A24A8"/>
    <w:rsid w:val="006A6330"/>
    <w:rsid w:val="006B382C"/>
    <w:rsid w:val="006B79F9"/>
    <w:rsid w:val="006C0641"/>
    <w:rsid w:val="006C3E11"/>
    <w:rsid w:val="006D65A2"/>
    <w:rsid w:val="006F12F1"/>
    <w:rsid w:val="006F7173"/>
    <w:rsid w:val="00714F9D"/>
    <w:rsid w:val="00716F80"/>
    <w:rsid w:val="007210BD"/>
    <w:rsid w:val="00727480"/>
    <w:rsid w:val="007278CC"/>
    <w:rsid w:val="0073279D"/>
    <w:rsid w:val="007670A5"/>
    <w:rsid w:val="00780CD5"/>
    <w:rsid w:val="00782B8F"/>
    <w:rsid w:val="00783618"/>
    <w:rsid w:val="00794356"/>
    <w:rsid w:val="00794AF4"/>
    <w:rsid w:val="00795D92"/>
    <w:rsid w:val="007976F9"/>
    <w:rsid w:val="007979ED"/>
    <w:rsid w:val="007A1335"/>
    <w:rsid w:val="007B443F"/>
    <w:rsid w:val="007C68AE"/>
    <w:rsid w:val="007D1C18"/>
    <w:rsid w:val="007E2355"/>
    <w:rsid w:val="007E78A5"/>
    <w:rsid w:val="007F77E2"/>
    <w:rsid w:val="00805554"/>
    <w:rsid w:val="008059C4"/>
    <w:rsid w:val="00817222"/>
    <w:rsid w:val="00836139"/>
    <w:rsid w:val="0083750D"/>
    <w:rsid w:val="008402F1"/>
    <w:rsid w:val="008411CE"/>
    <w:rsid w:val="0086623B"/>
    <w:rsid w:val="008663AB"/>
    <w:rsid w:val="00873C49"/>
    <w:rsid w:val="0087634B"/>
    <w:rsid w:val="0089516F"/>
    <w:rsid w:val="0089526D"/>
    <w:rsid w:val="008B0DD8"/>
    <w:rsid w:val="008B3787"/>
    <w:rsid w:val="008B6AFD"/>
    <w:rsid w:val="008B7230"/>
    <w:rsid w:val="008C0835"/>
    <w:rsid w:val="008C120A"/>
    <w:rsid w:val="008C78E5"/>
    <w:rsid w:val="008D0B1F"/>
    <w:rsid w:val="008D1458"/>
    <w:rsid w:val="008D5617"/>
    <w:rsid w:val="008D5E7F"/>
    <w:rsid w:val="008D6784"/>
    <w:rsid w:val="008E2491"/>
    <w:rsid w:val="008E3524"/>
    <w:rsid w:val="00900382"/>
    <w:rsid w:val="009059F1"/>
    <w:rsid w:val="009060A5"/>
    <w:rsid w:val="00906623"/>
    <w:rsid w:val="00906830"/>
    <w:rsid w:val="00916677"/>
    <w:rsid w:val="009227CB"/>
    <w:rsid w:val="009258F6"/>
    <w:rsid w:val="00925E18"/>
    <w:rsid w:val="00932A7E"/>
    <w:rsid w:val="009372C7"/>
    <w:rsid w:val="00937D91"/>
    <w:rsid w:val="00950E71"/>
    <w:rsid w:val="009548F3"/>
    <w:rsid w:val="009618EE"/>
    <w:rsid w:val="00967FB5"/>
    <w:rsid w:val="00971A0F"/>
    <w:rsid w:val="00985791"/>
    <w:rsid w:val="009A25BD"/>
    <w:rsid w:val="009A77B9"/>
    <w:rsid w:val="009C2835"/>
    <w:rsid w:val="009D4CC1"/>
    <w:rsid w:val="009E071A"/>
    <w:rsid w:val="009E43A5"/>
    <w:rsid w:val="009E4CB8"/>
    <w:rsid w:val="009F1506"/>
    <w:rsid w:val="009F7675"/>
    <w:rsid w:val="00A02734"/>
    <w:rsid w:val="00A25404"/>
    <w:rsid w:val="00A26CD5"/>
    <w:rsid w:val="00A30A75"/>
    <w:rsid w:val="00A31340"/>
    <w:rsid w:val="00A340EB"/>
    <w:rsid w:val="00A36B62"/>
    <w:rsid w:val="00A51DEE"/>
    <w:rsid w:val="00A56817"/>
    <w:rsid w:val="00A60D75"/>
    <w:rsid w:val="00A72C0D"/>
    <w:rsid w:val="00A72D40"/>
    <w:rsid w:val="00A860DF"/>
    <w:rsid w:val="00AA01A1"/>
    <w:rsid w:val="00AA164D"/>
    <w:rsid w:val="00AB3D8E"/>
    <w:rsid w:val="00AC175F"/>
    <w:rsid w:val="00AC3055"/>
    <w:rsid w:val="00AC30AC"/>
    <w:rsid w:val="00AC31E5"/>
    <w:rsid w:val="00AD0ADD"/>
    <w:rsid w:val="00AE7B9E"/>
    <w:rsid w:val="00AF0D64"/>
    <w:rsid w:val="00AF27B2"/>
    <w:rsid w:val="00AF64AA"/>
    <w:rsid w:val="00B16B0C"/>
    <w:rsid w:val="00B3138C"/>
    <w:rsid w:val="00B46E55"/>
    <w:rsid w:val="00B501F7"/>
    <w:rsid w:val="00B60D7B"/>
    <w:rsid w:val="00B62163"/>
    <w:rsid w:val="00B63A75"/>
    <w:rsid w:val="00B92614"/>
    <w:rsid w:val="00BA088B"/>
    <w:rsid w:val="00BB79D3"/>
    <w:rsid w:val="00BD4823"/>
    <w:rsid w:val="00BD49DF"/>
    <w:rsid w:val="00BD5AAF"/>
    <w:rsid w:val="00BF3DAB"/>
    <w:rsid w:val="00BF400D"/>
    <w:rsid w:val="00BF67F8"/>
    <w:rsid w:val="00C2271A"/>
    <w:rsid w:val="00C31F49"/>
    <w:rsid w:val="00C37523"/>
    <w:rsid w:val="00C412B8"/>
    <w:rsid w:val="00C47041"/>
    <w:rsid w:val="00C504C9"/>
    <w:rsid w:val="00C51585"/>
    <w:rsid w:val="00C55317"/>
    <w:rsid w:val="00C56C40"/>
    <w:rsid w:val="00C671E3"/>
    <w:rsid w:val="00C672E7"/>
    <w:rsid w:val="00C83A3A"/>
    <w:rsid w:val="00C90024"/>
    <w:rsid w:val="00C912D2"/>
    <w:rsid w:val="00C9481E"/>
    <w:rsid w:val="00CC0726"/>
    <w:rsid w:val="00CC6E49"/>
    <w:rsid w:val="00CD6126"/>
    <w:rsid w:val="00CE7EF1"/>
    <w:rsid w:val="00CF200A"/>
    <w:rsid w:val="00D03A73"/>
    <w:rsid w:val="00D06CD3"/>
    <w:rsid w:val="00D10AD4"/>
    <w:rsid w:val="00D222D5"/>
    <w:rsid w:val="00D2715E"/>
    <w:rsid w:val="00D30569"/>
    <w:rsid w:val="00D30E23"/>
    <w:rsid w:val="00D44D2C"/>
    <w:rsid w:val="00D4609E"/>
    <w:rsid w:val="00D546D1"/>
    <w:rsid w:val="00D65460"/>
    <w:rsid w:val="00D77424"/>
    <w:rsid w:val="00D83D6B"/>
    <w:rsid w:val="00D85EDD"/>
    <w:rsid w:val="00D94D18"/>
    <w:rsid w:val="00D95539"/>
    <w:rsid w:val="00D97DD9"/>
    <w:rsid w:val="00DB0439"/>
    <w:rsid w:val="00DB17B7"/>
    <w:rsid w:val="00DC28FB"/>
    <w:rsid w:val="00DC4FBC"/>
    <w:rsid w:val="00DD4C19"/>
    <w:rsid w:val="00DE34AA"/>
    <w:rsid w:val="00DF2064"/>
    <w:rsid w:val="00DF254A"/>
    <w:rsid w:val="00DF7A9C"/>
    <w:rsid w:val="00E02CE4"/>
    <w:rsid w:val="00E042DC"/>
    <w:rsid w:val="00E06B5D"/>
    <w:rsid w:val="00E11318"/>
    <w:rsid w:val="00E1264C"/>
    <w:rsid w:val="00E16A9E"/>
    <w:rsid w:val="00E254F0"/>
    <w:rsid w:val="00E27F94"/>
    <w:rsid w:val="00E332B5"/>
    <w:rsid w:val="00E43A9C"/>
    <w:rsid w:val="00E5718F"/>
    <w:rsid w:val="00E720F0"/>
    <w:rsid w:val="00E80933"/>
    <w:rsid w:val="00E831F6"/>
    <w:rsid w:val="00E8386D"/>
    <w:rsid w:val="00EB2D5A"/>
    <w:rsid w:val="00EC3DCF"/>
    <w:rsid w:val="00EC4E54"/>
    <w:rsid w:val="00EC4F65"/>
    <w:rsid w:val="00ED3B3A"/>
    <w:rsid w:val="00ED5A2F"/>
    <w:rsid w:val="00EE0554"/>
    <w:rsid w:val="00EE69BE"/>
    <w:rsid w:val="00EE7EC9"/>
    <w:rsid w:val="00F076E8"/>
    <w:rsid w:val="00F10673"/>
    <w:rsid w:val="00F21A40"/>
    <w:rsid w:val="00F2396D"/>
    <w:rsid w:val="00F2444B"/>
    <w:rsid w:val="00F254A7"/>
    <w:rsid w:val="00F36F68"/>
    <w:rsid w:val="00F75A40"/>
    <w:rsid w:val="00F76DAF"/>
    <w:rsid w:val="00F77FE2"/>
    <w:rsid w:val="00F90553"/>
    <w:rsid w:val="00F93991"/>
    <w:rsid w:val="00FA439A"/>
    <w:rsid w:val="00FA64E7"/>
    <w:rsid w:val="00FB4234"/>
    <w:rsid w:val="00FC486E"/>
    <w:rsid w:val="00FD2958"/>
    <w:rsid w:val="00FE3FF5"/>
    <w:rsid w:val="00FE5C85"/>
    <w:rsid w:val="00FF0F60"/>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2E9F967"/>
  <w15:chartTrackingRefBased/>
  <w15:docId w15:val="{2CD41B70-F262-7043-99F5-A4B8BF3D3E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386D"/>
    <w:rPr>
      <w:rFonts w:eastAsiaTheme="minorEastAsia"/>
      <w:kern w:val="0"/>
      <w:lang w:eastAsia="zh-TW"/>
      <w14:ligatures w14:val="none"/>
    </w:rPr>
  </w:style>
  <w:style w:type="paragraph" w:styleId="Heading1">
    <w:name w:val="heading 1"/>
    <w:basedOn w:val="Normal"/>
    <w:next w:val="Normal"/>
    <w:link w:val="Heading1Char"/>
    <w:uiPriority w:val="9"/>
    <w:qFormat/>
    <w:rsid w:val="00E8386D"/>
    <w:pPr>
      <w:keepNext/>
      <w:keepLines/>
      <w:spacing w:before="360" w:after="80"/>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E8386D"/>
    <w:pPr>
      <w:keepNext/>
      <w:keepLines/>
      <w:spacing w:before="160" w:after="80"/>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E8386D"/>
    <w:pPr>
      <w:keepNext/>
      <w:keepLines/>
      <w:spacing w:before="160" w:after="80"/>
      <w:outlineLvl w:val="2"/>
    </w:pPr>
    <w:rPr>
      <w:rFonts w:eastAsiaTheme="majorEastAsia"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E8386D"/>
    <w:pPr>
      <w:keepNext/>
      <w:keepLines/>
      <w:spacing w:before="80" w:after="40"/>
      <w:outlineLvl w:val="3"/>
    </w:pPr>
    <w:rPr>
      <w:rFonts w:eastAsiaTheme="majorEastAsia" w:cstheme="majorBidi"/>
      <w:i/>
      <w:iCs/>
      <w:color w:val="0F4761"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E8386D"/>
    <w:pPr>
      <w:keepNext/>
      <w:keepLines/>
      <w:spacing w:before="80" w:after="40"/>
      <w:outlineLvl w:val="4"/>
    </w:pPr>
    <w:rPr>
      <w:rFonts w:eastAsiaTheme="majorEastAsia" w:cstheme="majorBidi"/>
      <w:color w:val="0F4761"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E8386D"/>
    <w:pPr>
      <w:keepNext/>
      <w:keepLines/>
      <w:spacing w:before="40"/>
      <w:outlineLvl w:val="5"/>
    </w:pPr>
    <w:rPr>
      <w:rFonts w:eastAsiaTheme="majorEastAsia"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E8386D"/>
    <w:pPr>
      <w:keepNext/>
      <w:keepLines/>
      <w:spacing w:before="40"/>
      <w:outlineLvl w:val="6"/>
    </w:pPr>
    <w:rPr>
      <w:rFonts w:eastAsiaTheme="majorEastAsia"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E8386D"/>
    <w:pPr>
      <w:keepNext/>
      <w:keepLines/>
      <w:outlineLvl w:val="7"/>
    </w:pPr>
    <w:rPr>
      <w:rFonts w:eastAsiaTheme="majorEastAsia"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E8386D"/>
    <w:pPr>
      <w:keepNext/>
      <w:keepLines/>
      <w:outlineLvl w:val="8"/>
    </w:pPr>
    <w:rPr>
      <w:rFonts w:eastAsiaTheme="majorEastAsia"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386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8386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8386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838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838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838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838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838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8386D"/>
    <w:rPr>
      <w:rFonts w:eastAsiaTheme="majorEastAsia" w:cstheme="majorBidi"/>
      <w:color w:val="272727" w:themeColor="text1" w:themeTint="D8"/>
    </w:rPr>
  </w:style>
  <w:style w:type="paragraph" w:styleId="Title">
    <w:name w:val="Title"/>
    <w:basedOn w:val="Normal"/>
    <w:next w:val="Normal"/>
    <w:link w:val="TitleChar"/>
    <w:uiPriority w:val="10"/>
    <w:qFormat/>
    <w:rsid w:val="00E8386D"/>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E838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8386D"/>
    <w:pPr>
      <w:numPr>
        <w:ilvl w:val="1"/>
      </w:numPr>
      <w:spacing w:after="160"/>
    </w:pPr>
    <w:rPr>
      <w:rFonts w:eastAsiaTheme="majorEastAsia"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E838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8386D"/>
    <w:pPr>
      <w:spacing w:before="160" w:after="160"/>
      <w:jc w:val="center"/>
    </w:pPr>
    <w:rPr>
      <w:rFonts w:eastAsiaTheme="minorHAns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E8386D"/>
    <w:rPr>
      <w:i/>
      <w:iCs/>
      <w:color w:val="404040" w:themeColor="text1" w:themeTint="BF"/>
    </w:rPr>
  </w:style>
  <w:style w:type="paragraph" w:styleId="ListParagraph">
    <w:name w:val="List Paragraph"/>
    <w:basedOn w:val="Normal"/>
    <w:uiPriority w:val="34"/>
    <w:qFormat/>
    <w:rsid w:val="00E8386D"/>
    <w:pPr>
      <w:ind w:left="720"/>
      <w:contextualSpacing/>
    </w:pPr>
    <w:rPr>
      <w:rFonts w:eastAsiaTheme="minorHAnsi"/>
      <w:kern w:val="2"/>
      <w:lang w:eastAsia="en-US"/>
      <w14:ligatures w14:val="standardContextual"/>
    </w:rPr>
  </w:style>
  <w:style w:type="character" w:styleId="IntenseEmphasis">
    <w:name w:val="Intense Emphasis"/>
    <w:basedOn w:val="DefaultParagraphFont"/>
    <w:uiPriority w:val="21"/>
    <w:qFormat/>
    <w:rsid w:val="00E8386D"/>
    <w:rPr>
      <w:i/>
      <w:iCs/>
      <w:color w:val="0F4761" w:themeColor="accent1" w:themeShade="BF"/>
    </w:rPr>
  </w:style>
  <w:style w:type="paragraph" w:styleId="IntenseQuote">
    <w:name w:val="Intense Quote"/>
    <w:basedOn w:val="Normal"/>
    <w:next w:val="Normal"/>
    <w:link w:val="IntenseQuoteChar"/>
    <w:uiPriority w:val="30"/>
    <w:qFormat/>
    <w:rsid w:val="00E8386D"/>
    <w:pPr>
      <w:pBdr>
        <w:top w:val="single" w:sz="4" w:space="10" w:color="0F4761" w:themeColor="accent1" w:themeShade="BF"/>
        <w:bottom w:val="single" w:sz="4" w:space="10" w:color="0F4761" w:themeColor="accent1" w:themeShade="BF"/>
      </w:pBdr>
      <w:spacing w:before="360" w:after="360"/>
      <w:ind w:left="864" w:right="864"/>
      <w:jc w:val="center"/>
    </w:pPr>
    <w:rPr>
      <w:rFonts w:eastAsiaTheme="minorHAns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E8386D"/>
    <w:rPr>
      <w:i/>
      <w:iCs/>
      <w:color w:val="0F4761" w:themeColor="accent1" w:themeShade="BF"/>
    </w:rPr>
  </w:style>
  <w:style w:type="character" w:styleId="IntenseReference">
    <w:name w:val="Intense Reference"/>
    <w:basedOn w:val="DefaultParagraphFont"/>
    <w:uiPriority w:val="32"/>
    <w:qFormat/>
    <w:rsid w:val="00E8386D"/>
    <w:rPr>
      <w:b/>
      <w:bCs/>
      <w:smallCaps/>
      <w:color w:val="0F4761" w:themeColor="accent1" w:themeShade="BF"/>
      <w:spacing w:val="5"/>
    </w:rPr>
  </w:style>
  <w:style w:type="table" w:styleId="TableGrid">
    <w:name w:val="Table Grid"/>
    <w:basedOn w:val="TableNormal"/>
    <w:uiPriority w:val="39"/>
    <w:rsid w:val="00E8386D"/>
    <w:rPr>
      <w:rFonts w:eastAsiaTheme="minorEastAsia"/>
      <w:kern w:val="0"/>
      <w:lang w:eastAsia="zh-TW"/>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431</Words>
  <Characters>2457</Characters>
  <Application>Microsoft Office Word</Application>
  <DocSecurity>0</DocSecurity>
  <Lines>20</Lines>
  <Paragraphs>5</Paragraphs>
  <ScaleCrop>false</ScaleCrop>
  <Company/>
  <LinksUpToDate>false</LinksUpToDate>
  <CharactersWithSpaces>2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ell Bromham</dc:creator>
  <cp:keywords/>
  <dc:description/>
  <cp:lastModifiedBy>Xia Hua</cp:lastModifiedBy>
  <cp:revision>2</cp:revision>
  <dcterms:created xsi:type="dcterms:W3CDTF">2025-08-19T00:49:00Z</dcterms:created>
  <dcterms:modified xsi:type="dcterms:W3CDTF">2025-08-19T00:49:00Z</dcterms:modified>
</cp:coreProperties>
</file>